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236F" w:rsidRPr="00CB362C" w:rsidRDefault="0087236F" w:rsidP="0087236F">
      <w:pPr>
        <w:pStyle w:val="proposal1"/>
        <w:spacing w:before="0"/>
        <w:rPr>
          <w:b w:val="0"/>
          <w:bCs/>
          <w:sz w:val="28"/>
          <w:szCs w:val="52"/>
        </w:rPr>
      </w:pPr>
      <w:bookmarkStart w:id="0" w:name="_Toc201266067"/>
      <w:bookmarkStart w:id="1" w:name="_GoBack"/>
      <w:bookmarkEnd w:id="1"/>
      <w:r w:rsidRPr="00CB362C">
        <w:rPr>
          <w:bCs/>
          <w:sz w:val="28"/>
          <w:szCs w:val="52"/>
        </w:rPr>
        <w:t xml:space="preserve">BAB II </w:t>
      </w:r>
      <w:r w:rsidRPr="00CB362C">
        <w:rPr>
          <w:bCs/>
          <w:sz w:val="28"/>
          <w:szCs w:val="52"/>
        </w:rPr>
        <w:br/>
        <w:t>TINJAUAN PUSTAKA</w:t>
      </w:r>
      <w:bookmarkEnd w:id="0"/>
    </w:p>
    <w:p w:rsidR="0087236F" w:rsidRPr="00CB362C" w:rsidRDefault="0087236F" w:rsidP="001D4D54">
      <w:pPr>
        <w:pStyle w:val="proposal2"/>
        <w:numPr>
          <w:ilvl w:val="0"/>
          <w:numId w:val="26"/>
        </w:numPr>
        <w:spacing w:line="480" w:lineRule="auto"/>
        <w:ind w:left="426"/>
        <w:rPr>
          <w:b/>
          <w:bCs/>
        </w:rPr>
      </w:pPr>
      <w:bookmarkStart w:id="2" w:name="_Toc201266068"/>
      <w:r w:rsidRPr="00CB362C">
        <w:rPr>
          <w:b/>
          <w:bCs/>
        </w:rPr>
        <w:t>Kajian Teori</w:t>
      </w:r>
      <w:bookmarkEnd w:id="2"/>
    </w:p>
    <w:p w:rsidR="0087236F" w:rsidRPr="00CB362C" w:rsidRDefault="0087236F" w:rsidP="001D4D54">
      <w:pPr>
        <w:pStyle w:val="ListParagraph"/>
        <w:numPr>
          <w:ilvl w:val="0"/>
          <w:numId w:val="8"/>
        </w:numPr>
        <w:spacing w:after="160" w:line="480" w:lineRule="auto"/>
        <w:ind w:left="709" w:hanging="567"/>
        <w:jc w:val="both"/>
        <w:rPr>
          <w:rFonts w:ascii="Times New Roman" w:hAnsi="Times New Roman" w:cs="Times New Roman"/>
          <w:color w:val="000000" w:themeColor="text1"/>
          <w:sz w:val="24"/>
        </w:rPr>
      </w:pPr>
      <w:bookmarkStart w:id="3" w:name="_Toc201266069"/>
      <w:r w:rsidRPr="00CB362C">
        <w:rPr>
          <w:rStyle w:val="proposal3Char"/>
        </w:rPr>
        <w:t>Teori Belajar Kognitivisme</w:t>
      </w:r>
      <w:bookmarkEnd w:id="3"/>
      <w:r w:rsidRPr="00CB362C">
        <w:rPr>
          <w:rFonts w:ascii="Times New Roman" w:hAnsi="Times New Roman" w:cs="Times New Roman"/>
          <w:b/>
          <w:color w:val="000000" w:themeColor="text1"/>
          <w:sz w:val="24"/>
        </w:rPr>
        <w:t>.</w:t>
      </w:r>
    </w:p>
    <w:p w:rsidR="0087236F" w:rsidRPr="00CB362C" w:rsidRDefault="0087236F" w:rsidP="0087236F">
      <w:pPr>
        <w:pStyle w:val="ListParagraph"/>
        <w:spacing w:after="0" w:line="480" w:lineRule="auto"/>
        <w:ind w:left="709"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4"/>
        </w:rPr>
        <w:t xml:space="preserve">Pada penelitian ini peneliti menggunakan Teori Belajar Kognitivisme yang sesuai pada judul penelitian, Istilah "Cognitive" berasal dari kata cognition artinya adalah pengertian, mengerti. Pengertian yang luasnya cognition (kognisi) adalah perolehan, penataan, dan penggunaan pengetahuan. Dalam perkembangan selanjutnya, istilah kognitif ini menjadi populer sebagai salah satu wilayah psikologi manusia atau satu konsep umum yang mencakup semua bentuk pengenalan yang meliputi setiap perilaku mental yang berhubungan dengan masalah pemahaman, memperhatikan, memberikan, menyangka, pertimbangan, pengolahan informasi, pemecahan masalah, pertimbangan, membayangkan, memperkirakan, berpikir dan keyakinan. Termasuk kejiwaan yang berpusat di otak ini juga berhubungan dengan konasi (kehendak) dan afeksi (perasaan) yang bertalian dengan rasa. Menurut para ahli jiwa aliran kognitifis, tingkah laku seseorang itu senantiasa didasarkan pada kognisi, yaitu tindakan mengenal atau memikirkan situasi dimana tingkah laku itu terjadi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DOI":"10.14421/jpm.2022.71.12","ISSN":"2527-4287","abstract":"This study aims to describe the theory of learning cognitivism in learning according to the views of David P. Ausebel and Robert M. Gagne. This research uses a qualitative approach to content analysis and descriptive research design. The results of this study show that cognitive learning theory is more concerned with the learning process than the learning outcomes themselves. Ausubel's theory of meaningful learning occurs when a person learns by associating new phenomena into the structure of their knowledge. In the process of learning a person constructs what he has learned and associates new experiences, phenomena and facts into the structure of their knowledge. According to Rober M. Gagne, learning is a set of processes that are internal to each individual as a result of the transformation of stimuli derived from external events in the environment of the individual concerned (conditions). According to Robert Gagne, learning should be able to give rise to learning events and cognitive processes.","author":[{"dropping-particle":"","family":"Basyir","given":"Muhammad Syaikhul","non-dropping-particle":"","parse-names":false,"suffix":""},{"dropping-particle":"","family":"Aqimi Dinana","given":"","non-dropping-particle":"","parse-names":false,"suffix":""},{"dropping-particle":"","family":"Diana Devi","given":"Aulia","non-dropping-particle":"","parse-names":false,"suffix":""}],"container-title":"Jurnal Pendidikan Madrasah","id":"ITEM-1","issue":"1","issued":{"date-parts":[["2022"]]},"page":"89-100","title":"Kontribusi Teori Belajar Kognitivisme David P. Ausubel dan Robert M. Gagne dalam Proses Pembelajaran","type":"article-journal","volume":"7"},"uris":["http://www.mendeley.com/documents/?uuid=c0a7a6b0-d5ec-4aaf-9958-0921789313ff"]}],"mendeley":{"formattedCitation":"(Basyir et al., 2022)","plainTextFormattedCitation":"(Basyir et al., 2022)","previouslyFormattedCitation":"(Basyir et al.,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Basyir et al., 202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Teori Perkembangan Kognitif Jean Piaget berpendapat bahwa perkembangan kognitif individu memiliki tiga dimensi, meliputi isi, struktur dan fungsi kognitif. Struktur kognitif adalah struktur mental yang terbentuk ketika seseorang mengasosi asikan dirinya </w:t>
      </w:r>
      <w:r w:rsidRPr="00CB362C">
        <w:rPr>
          <w:rFonts w:ascii="Times New Roman" w:hAnsi="Times New Roman" w:cs="Times New Roman"/>
          <w:color w:val="000000" w:themeColor="text1"/>
          <w:sz w:val="24"/>
          <w:szCs w:val="24"/>
        </w:rPr>
        <w:lastRenderedPageBreak/>
        <w:t xml:space="preserve">dengan lingkungan tempat dia berada, dan fungsi kognitif adalah cara seseorang meningkatkan kemampuan intelektualnya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DOI":"10.58578/tsaqofah.v3i1.834","ISSN":"2810-0395","abstract":"The curriculum should need to be evaluated dynamically and periodically following the times, especially science and technology. The curriculum is also structured by taking into account the competencies needed by the community and graduates. The Free Learning Curriculum is one of the new policies of the Ministry of Education, Culture, Research and Technology of the Republic of Indonesia (Kemendikbud Ristek RI) which is aimed at realizing an innovative learning process and following the needs of students (student-centered). This 21st century learning model requires students to achieve 4C skills, namely critical thinking, communication, collaboration, and creativity. This is very relevant to the implementation of Jean Piaget's cognitivism learning theory which argues thatlearning will be more successful if it is adjusted to the stage of cognitive development of students. So that students should be given the opportunity to conduct experiments with physical objects, which are supported by interactions with peers and assisted by insightful questions from the teacher.In addition, Jean Piaget's perspective on cognitivism learning theory is very relevant because independent learning emphasizes process rather than results. This is proven by the application of independent learning which emphasizes the learning process by building student character. The independent learning assessment is not only limited to ranking because it emphasizes that the talents and intelligence of students have different abilities according to their respective fields. It is known that in independent learning there is no Minimum Completeness Criteria. So it is in accordance with the learning theory of cognitivism which emphasizes the process rather than learning outcomes. This research uses descriptive qualitative method. The results of this study were obtained from a review of several literatures.","author":[{"dropping-particle":"","family":"Wahyuni","given":"Tri","non-dropping-particle":"","parse-names":false,"suffix":""},{"dropping-particle":"","family":"Uswatun","given":"Nurul","non-dropping-particle":"","parse-names":false,"suffix":""},{"dropping-particle":"","family":"Fauziati","given":"Endang","non-dropping-particle":"","parse-names":false,"suffix":""}],"container-title":"Tsaqofah","id":"ITEM-1","issue":"1","issued":{"date-parts":[["2023"]]},"page":"129-139","title":"Merdeka Belajar dalam Perspektif Teori Belajar Kognitivisme Jean Piaget","type":"article-journal","volume":"3"},"uris":["http://www.mendeley.com/documents/?uuid=c8f72309-6163-4480-b8d3-0a2569225562"]}],"mendeley":{"formattedCitation":"(T. Wahyuni et al., 2023)","plainTextFormattedCitation":"(T. Wahyuni et al., 2023)","previouslyFormattedCitation":"(T. Wahyuni et al., 2023)"},"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T. Wahyuni et al., 202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w:t>
      </w:r>
      <w:r w:rsidRPr="00CB362C">
        <w:rPr>
          <w:rFonts w:ascii="Times New Roman" w:hAnsi="Times New Roman" w:cs="Times New Roman"/>
          <w:color w:val="000000" w:themeColor="text1"/>
          <w:sz w:val="24"/>
        </w:rPr>
        <w:t>Teori belajar kognitivisme merupakan teori belajar yang menekankan pada aspek proses belajar dan proses berpikir yang kompleks. Robert M. Gagne dalam teorinya menjelaskan bahwa teori belajar kognitivisme terdiri dari (1) Fase pembelajaran (</w:t>
      </w:r>
      <w:r w:rsidRPr="00CB362C">
        <w:rPr>
          <w:rFonts w:ascii="Times New Roman" w:hAnsi="Times New Roman" w:cs="Times New Roman"/>
          <w:i/>
          <w:color w:val="000000" w:themeColor="text1"/>
          <w:sz w:val="24"/>
        </w:rPr>
        <w:t>contitions of learning</w:t>
      </w:r>
      <w:r w:rsidRPr="00CB362C">
        <w:rPr>
          <w:rFonts w:ascii="Times New Roman" w:hAnsi="Times New Roman" w:cs="Times New Roman"/>
          <w:color w:val="000000" w:themeColor="text1"/>
          <w:sz w:val="24"/>
        </w:rPr>
        <w:t>) (2) Sembilan peristiwa pembelajaran (</w:t>
      </w:r>
      <w:r w:rsidRPr="00CB362C">
        <w:rPr>
          <w:rFonts w:ascii="Times New Roman" w:hAnsi="Times New Roman" w:cs="Times New Roman"/>
          <w:i/>
          <w:color w:val="000000" w:themeColor="text1"/>
          <w:sz w:val="24"/>
        </w:rPr>
        <w:t>nine events of instructions</w:t>
      </w:r>
      <w:r w:rsidRPr="00CB362C">
        <w:rPr>
          <w:rFonts w:ascii="Times New Roman" w:hAnsi="Times New Roman" w:cs="Times New Roman"/>
          <w:color w:val="000000" w:themeColor="text1"/>
          <w:sz w:val="24"/>
        </w:rPr>
        <w:t>), dan (3)Taksonomi hasil belajar (</w:t>
      </w:r>
      <w:r w:rsidRPr="00CB362C">
        <w:rPr>
          <w:rFonts w:ascii="Times New Roman" w:hAnsi="Times New Roman" w:cs="Times New Roman"/>
          <w:i/>
          <w:color w:val="000000" w:themeColor="text1"/>
          <w:sz w:val="24"/>
        </w:rPr>
        <w:t>taxonomy of learning outcomes</w:t>
      </w: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uthor":[{"dropping-particle":"","family":"Pratama","given":"Yoga Anjas","non-dropping-particle":"","parse-names":false,"suffix":""}],"container-title":"Berkala Ilmiah Pendidikan","id":"ITEM-1","issue":"1","issued":{"date-parts":[["2024"]]},"page":"28-34","title":"TEORI BELAJAR KOGNITIVISME ROBERT M. GAGNE DALAM PANDANGAN ISLAM","type":"article-journal","volume":"4"},"uris":["http://www.mendeley.com/documents/?uuid=935b2212-00da-4c7d-bfa8-c776f6611865"]}],"mendeley":{"formattedCitation":"(Pratama, 2024)","plainTextFormattedCitation":"(Pratama, 2024)","previouslyFormattedCitation":"(Pratama,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Pratama, 2024)</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szCs w:val="20"/>
          <w:shd w:val="clear" w:color="auto" w:fill="FFFFFF"/>
        </w:rPr>
        <w:t>.</w:t>
      </w:r>
    </w:p>
    <w:p w:rsidR="0087236F" w:rsidRPr="00CB362C" w:rsidRDefault="0087236F" w:rsidP="0087236F">
      <w:pPr>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w:t>
      </w:r>
      <w:r w:rsidRPr="00CB362C">
        <w:rPr>
          <w:rFonts w:ascii="Times New Roman" w:hAnsi="Times New Roman" w:cs="Times New Roman"/>
          <w:color w:val="000000" w:themeColor="text1"/>
          <w:sz w:val="24"/>
        </w:rPr>
        <w:t xml:space="preserve">Teori belajar kognitivisme adalah salah satu teori belajar yang mengedepankan struktur mental yang membantu individual dalam mengorganisir dan memehami informasi baru, hal tersebut yang menunjukan pemahaman dan pengetahuan dibangun melalui pengalaman dan interaksi dengan lingkungan sekitar. </w:t>
      </w:r>
    </w:p>
    <w:p w:rsidR="0087236F" w:rsidRPr="00CB362C" w:rsidRDefault="0087236F" w:rsidP="001D4D54">
      <w:pPr>
        <w:pStyle w:val="proposal3"/>
        <w:numPr>
          <w:ilvl w:val="2"/>
          <w:numId w:val="27"/>
        </w:numPr>
        <w:spacing w:line="480" w:lineRule="auto"/>
        <w:ind w:left="567" w:hanging="567"/>
        <w:rPr>
          <w:b w:val="0"/>
        </w:rPr>
      </w:pPr>
      <w:bookmarkStart w:id="4" w:name="_Toc201266070"/>
      <w:r w:rsidRPr="00CB362C">
        <w:t xml:space="preserve">Media </w:t>
      </w:r>
      <w:proofErr w:type="spellStart"/>
      <w:r w:rsidRPr="00CB362C">
        <w:t>Pembelajaran</w:t>
      </w:r>
      <w:proofErr w:type="spellEnd"/>
      <w:r w:rsidRPr="00CB362C">
        <w:t xml:space="preserve"> </w:t>
      </w:r>
      <w:proofErr w:type="spellStart"/>
      <w:r w:rsidRPr="00CB362C">
        <w:t>Interaktif</w:t>
      </w:r>
      <w:bookmarkEnd w:id="4"/>
      <w:proofErr w:type="spellEnd"/>
    </w:p>
    <w:p w:rsidR="0087236F" w:rsidRPr="00CB362C" w:rsidRDefault="0087236F" w:rsidP="0087236F">
      <w:pPr>
        <w:pStyle w:val="ListParagraph"/>
        <w:spacing w:line="480" w:lineRule="auto"/>
        <w:ind w:firstLine="556"/>
        <w:jc w:val="both"/>
        <w:rPr>
          <w:rFonts w:ascii="Times New Roman" w:hAnsi="Times New Roman" w:cs="Times New Roman"/>
          <w:sz w:val="24"/>
        </w:rPr>
      </w:pPr>
      <w:bookmarkStart w:id="5" w:name="_Hlk201119388"/>
      <w:r w:rsidRPr="00CB362C">
        <w:rPr>
          <w:rFonts w:ascii="Times New Roman" w:hAnsi="Times New Roman" w:cs="Times New Roman"/>
          <w:sz w:val="24"/>
        </w:rPr>
        <w:t xml:space="preserve">Media pembelajaran interaktif merupakan media yang menggabungkan berbagai elemen multimedia (teks, audio, video, animasi, dll) dan memungkinkan pengguna untuk berinteraksi secara aktif dengan konten pembelajar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uthor":[{"dropping-particle":"","family":"Aisyah Ali et al.","given":"","non-dropping-particle":"","parse-names":false,"suffix":""}],"id":"ITEM-1","issued":{"date-parts":[["2024"]]},"number-of-pages":"3-4","title":"Media Pembelajaran Interaktif","type":"book"},"uris":["http://www.mendeley.com/documents/?uuid=c963228c-2f1c-4f4c-a6c2-9f5f06c535d4"]}],"mendeley":{"formattedCitation":"(Aisyah Ali et al., 2024)","plainTextFormattedCitation":"(Aisyah Ali et al., 2024)","previouslyFormattedCitation":"(Aisyah Ali et al., 2024)"},"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Aisyah Ali et al., 2024)</w:t>
      </w:r>
      <w:r w:rsidRPr="00CB362C">
        <w:rPr>
          <w:rFonts w:ascii="Times New Roman" w:hAnsi="Times New Roman" w:cs="Times New Roman"/>
          <w:sz w:val="24"/>
        </w:rPr>
        <w:fldChar w:fldCharType="end"/>
      </w:r>
      <w:r w:rsidRPr="00CB362C">
        <w:rPr>
          <w:rFonts w:ascii="Times New Roman" w:hAnsi="Times New Roman" w:cs="Times New Roman"/>
          <w:sz w:val="24"/>
        </w:rPr>
        <w:t xml:space="preserve">. </w:t>
      </w:r>
      <w:bookmarkEnd w:id="5"/>
      <w:r w:rsidRPr="00CB362C">
        <w:rPr>
          <w:rFonts w:ascii="Times New Roman" w:hAnsi="Times New Roman" w:cs="Times New Roman"/>
          <w:sz w:val="24"/>
        </w:rPr>
        <w:t xml:space="preserve">Media pembelajaran interaktif adalah suatu bentuk media pembelajaran yang dalam penggunaanya dapat menimbulkan keterkaitan antara pengguna dengan media pembelajaran terebut dengan saling memberikan pengaruh serta </w:t>
      </w:r>
      <w:r w:rsidRPr="00CB362C">
        <w:rPr>
          <w:rFonts w:ascii="Times New Roman" w:hAnsi="Times New Roman" w:cs="Times New Roman"/>
          <w:sz w:val="24"/>
        </w:rPr>
        <w:lastRenderedPageBreak/>
        <w:t xml:space="preserve">saling memberikan aksi dan reaksi antara yang satu dengan yang lainya dalam membantu menyampaikan materi pembelajar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DOI":"10.24036/invotek.v19i1.409","ISSN":"1411-3414","abstract":"Penelitian ini membahas tentang praktikalitas media pembelajaran interaktif pada proses pembelajaran Rangkaian Listrik siswa kelas X di Sekolah Menengah Kejuruan (SMKN) 5 Padang. Penelitian ini akan mengungkap tingkat praktikalitas dari penggunaan media pembelajaran interaktif baik oleh guru maupun siswa setelah menggunakan media pembelajaran interaktif ini didalam proses pembelajaran. Subjek dalam penelitian ini adalah 2 orang guru dan 30 orang siswa. Lembaran Angket yang sudah divalidasi ahli digunakan sebagai instrumen dalam penelitian ini untuk mengumpulkan data respon guru dan respon siswa terkait dengan praktikalitas media. Data yang didapatkan diolah dengan menggunakan teknik analisis deskriftif dengan mengacu kepada langkah-langkah sistematis pengujian praktikalitas. Hasil penelitian menunjukkan bahwa berdasarkan respon guru, tingkat praktikalitas media sangat praktis, sedangkan berdasarkan respon siswa, tingkat praktikalitas media pembelajaran juga sangat praktis. Maka, dapat disimpulkan bahwa media pembelajaran interaktif sangat praktis digunakan oleh guru dan siswa dalam proses pembelajaran Rangkaian Listrik.","author":[{"dropping-particle":"","family":"Yanto","given":"Doni Tri Putra","non-dropping-particle":"","parse-names":false,"suffix":""}],"container-title":"INVOTEK: Jurnal Inovasi Vokasional dan Teknologi","id":"ITEM-1","issue":"1","issued":{"date-parts":[["2019"]]},"page":"75-82","title":"Praktikalitas Media Pembelajaran Interaktif pada Proses Pembelajaran Rangkaian Listrik","type":"article-journal","volume":"19"},"uris":["http://www.mendeley.com/documents/?uuid=87763dd2-8659-4f40-945b-e83820541cca"]}],"mendeley":{"formattedCitation":"(Yanto, 2019)","plainTextFormattedCitation":"(Yanto, 2019)","previouslyFormattedCitation":"(Yanto, 2019)"},"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Yanto, 2019)</w:t>
      </w:r>
      <w:r w:rsidRPr="00CB362C">
        <w:rPr>
          <w:rFonts w:ascii="Times New Roman" w:hAnsi="Times New Roman" w:cs="Times New Roman"/>
          <w:sz w:val="24"/>
        </w:rPr>
        <w:fldChar w:fldCharType="end"/>
      </w:r>
      <w:r w:rsidRPr="00CB362C">
        <w:rPr>
          <w:rFonts w:ascii="Times New Roman" w:hAnsi="Times New Roman" w:cs="Times New Roman"/>
          <w:sz w:val="24"/>
        </w:rPr>
        <w:t xml:space="preserve">. Media pembelajaran interaktif adalah segala sesuatu yang menyangkut software dan hardware yang dapat digunakan sebagai perantara untuk menyampaikan isi materi ajar dari sumber belajar ke pembelajar dengan metode pembelajaran yang dapat memberikan respon balik terhadap pengguna dari apa yang telah diinputkan kepada media tersebut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uthor":[{"dropping-particle":"","family":"Diana","given":"Arita et al.","non-dropping-particle":"","parse-names":false,"suffix":""}],"id":"ITEM-1","issue":"2","issued":{"date-parts":[["2022"]]},"page":"365-376","title":"Analisis pengaruh pembelajaran menggunakan media interaktif terhadap hasil belajar siswa sekolah dasar","type":"article-journal","volume":"2"},"uris":["http://www.mendeley.com/documents/?uuid=60399551-a26c-439b-be96-3e0c0eeb0d33"]}],"mendeley":{"formattedCitation":"(Diana, 2022)","plainTextFormattedCitation":"(Diana, 2022)","previouslyFormattedCitation":"(Diana, 2022)"},"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Diana, 2022)</w:t>
      </w:r>
      <w:r w:rsidRPr="00CB362C">
        <w:rPr>
          <w:rFonts w:ascii="Times New Roman" w:hAnsi="Times New Roman" w:cs="Times New Roman"/>
          <w:sz w:val="24"/>
        </w:rPr>
        <w:fldChar w:fldCharType="end"/>
      </w:r>
      <w:r w:rsidRPr="00CB362C">
        <w:rPr>
          <w:rFonts w:ascii="Times New Roman" w:hAnsi="Times New Roman" w:cs="Times New Roman"/>
          <w:sz w:val="24"/>
        </w:rPr>
        <w:t xml:space="preserve">. </w:t>
      </w:r>
      <w:bookmarkStart w:id="6" w:name="_Hlk201125872"/>
      <w:r w:rsidRPr="00CB362C">
        <w:rPr>
          <w:rFonts w:ascii="Times New Roman" w:hAnsi="Times New Roman" w:cs="Times New Roman"/>
          <w:sz w:val="24"/>
        </w:rPr>
        <w:t>Media pembelajaran interaktif merupakan media pembelajaran dengan berisikan rangkaian audio visual dan berpadumen menjadi satu yang digunakan Pendidik sebagai media pembelajaran sebagai penunjang keberhasilan proses pembelajaran</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uthor":[{"dropping-particle":"","family":"Sembiring","given":"Novia Rovalanda","non-dropping-particle":"","parse-names":false,"suffix":""},{"dropping-particle":"","family":"Silalahi","given":"Beta Rapita","non-dropping-particle":"","parse-names":false,"suffix":""}],"container-title":"Jurnal Ilmiah Pendidikan Dasar","id":"ITEM-1","issued":{"date-parts":[["2025"]]},"page":"01","title":"PENGEMBANGAN MULTIMEDIA INTERAKTIF SEBAGAI MEDIA PEMBELAJARAN PADA TEMA INDONESIAKU KAYA BUDAYA MATA PELAJARAN IPAS KELAS IV SD","type":"article-journal","volume":"10"},"uris":["http://www.mendeley.com/documents/?uuid=996615b4-3368-4532-85e4-ca7162ae852a"]}],"mendeley":{"formattedCitation":"(Sembiring &amp; Silalahi, 2025)","plainTextFormattedCitation":"(Sembiring &amp; Silalahi, 2025)","previouslyFormattedCitation":"(Sembiring &amp; Silalahi, 2025)"},"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Sembiring &amp; Silalahi, 2025)</w:t>
      </w:r>
      <w:r w:rsidRPr="00CB362C">
        <w:rPr>
          <w:rFonts w:ascii="Times New Roman" w:hAnsi="Times New Roman" w:cs="Times New Roman"/>
          <w:sz w:val="24"/>
        </w:rPr>
        <w:fldChar w:fldCharType="end"/>
      </w:r>
      <w:bookmarkEnd w:id="6"/>
      <w:r w:rsidRPr="00CB362C">
        <w:rPr>
          <w:rFonts w:ascii="Times New Roman" w:hAnsi="Times New Roman" w:cs="Times New Roman"/>
          <w:sz w:val="24"/>
        </w:rPr>
        <w:t>.</w:t>
      </w:r>
    </w:p>
    <w:p w:rsidR="0087236F" w:rsidRPr="00CB362C" w:rsidRDefault="0087236F" w:rsidP="0087236F">
      <w:pPr>
        <w:pStyle w:val="ListParagraph"/>
        <w:spacing w:line="480" w:lineRule="auto"/>
        <w:ind w:firstLine="556"/>
        <w:jc w:val="both"/>
        <w:rPr>
          <w:rFonts w:ascii="Times New Roman" w:hAnsi="Times New Roman" w:cs="Times New Roman"/>
          <w:sz w:val="24"/>
        </w:rPr>
      </w:pPr>
      <w:r w:rsidRPr="00CB362C">
        <w:rPr>
          <w:rFonts w:ascii="Times New Roman" w:hAnsi="Times New Roman" w:cs="Times New Roman"/>
          <w:sz w:val="24"/>
          <w:szCs w:val="20"/>
          <w:shd w:val="clear" w:color="auto" w:fill="FFFFFF"/>
        </w:rPr>
        <w:t xml:space="preserve">Berdasarkan pengertian diatas dapat disimpulkan bahwa </w:t>
      </w:r>
      <w:bookmarkStart w:id="7" w:name="_Hlk201119334"/>
      <w:r w:rsidRPr="00CB362C">
        <w:rPr>
          <w:rFonts w:ascii="Times New Roman" w:hAnsi="Times New Roman" w:cs="Times New Roman"/>
          <w:sz w:val="24"/>
          <w:szCs w:val="20"/>
          <w:shd w:val="clear" w:color="auto" w:fill="FFFFFF"/>
        </w:rPr>
        <w:t>media pembelajaran interaktif adalah media pembelajaran yang menggabungkan beberapa elemen multimedia seperti teks, audio, video, animasi, dll kedalam media pembelajaran yang dapat digunakan sebagai prantara untuk menyampaikan isi materi ajar dari sumber belajar ke pembelajaran yang dapat memungkinkan terjadinya interaksi secara aktif dengan kontem pembelajaran.</w:t>
      </w:r>
      <w:bookmarkEnd w:id="7"/>
      <w:r w:rsidRPr="00CB362C">
        <w:rPr>
          <w:rFonts w:ascii="Times New Roman" w:hAnsi="Times New Roman" w:cs="Times New Roman"/>
          <w:sz w:val="24"/>
        </w:rPr>
        <w:t xml:space="preserve"> </w:t>
      </w:r>
    </w:p>
    <w:p w:rsidR="0087236F" w:rsidRPr="00CB362C" w:rsidRDefault="0087236F" w:rsidP="001D4D54">
      <w:pPr>
        <w:pStyle w:val="proposal3"/>
        <w:numPr>
          <w:ilvl w:val="2"/>
          <w:numId w:val="47"/>
        </w:numPr>
        <w:spacing w:line="480" w:lineRule="auto"/>
        <w:ind w:left="567" w:hanging="567"/>
        <w:rPr>
          <w:b w:val="0"/>
        </w:rPr>
      </w:pPr>
      <w:bookmarkStart w:id="8" w:name="_Toc201266071"/>
      <w:proofErr w:type="spellStart"/>
      <w:r w:rsidRPr="00CB362C">
        <w:t>Hasil</w:t>
      </w:r>
      <w:proofErr w:type="spellEnd"/>
      <w:r w:rsidRPr="00CB362C">
        <w:t xml:space="preserve"> </w:t>
      </w:r>
      <w:proofErr w:type="spellStart"/>
      <w:r w:rsidRPr="00CB362C">
        <w:t>Belajar</w:t>
      </w:r>
      <w:bookmarkEnd w:id="8"/>
      <w:proofErr w:type="spellEnd"/>
    </w:p>
    <w:p w:rsidR="0087236F" w:rsidRPr="00CB362C" w:rsidRDefault="0087236F" w:rsidP="0087236F">
      <w:pPr>
        <w:pStyle w:val="ListParagraph"/>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Hasil belajar adalah kemampuan yang dimiliki siswa setelah ia menerima pengalaman belajar, Siswa dikatakan berhasil dalam belajar apabila siswa tersebut telah mencapai tujuan pembelajaran dan tujuan instruksional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ISSN":"2580-1430","abstract":"Penelitian ini bertujuan untuk menganalisis faktor-faktor yang mempengaruhi hasil belajar Pendidikan Jasmani, Olahraga, dan Kesehatan Siswa Kelas VII SMP Negeri 5 Kuta Selatan. Faktor yang diteliti yakni faktor yang terdapat dalam diri siswa (faktor internal), faktor yang datang dari luar (faktor eksternal) dan faktor dari pendekatan belajar dari siswa itu sendiri. Metode yang digunakan dalam penelitian ini yaitu deskriptif kuantitatif. Data diperoleh dengan teknik survei menggunakan instrumen berupa angket, dokumentasi berupa data nilai raport dan wawancara. Subjek penelitian dipilih secara acak yang berjumlah 52 siswa. Data hasil survei dianalisis menggunakan deskriptif statistik. Hasil analisis data terdapat perbadingan rerata antara faktor internal yaitu fisikologis dan psikologis yang sering mempengaruhi hasil belajar dengan rerata 3,6, faktor eksternal yaitu lingkungan sosial dan lingkungan non sosial yang juga sering mempengaruhi hasil belajar dengan rerata 3,6 dan faktor pendekatan belajar (approach to learning) dengan rerata 3,5 yang kadang mempengaruhi hasil belajar siswa. Dapat disimpulkan bahwa faktor internal dan eksternal sering mempengaruhi hasil belajar siswa. Sedangkan faktor pendekatan belajar kadang mempengaruhi hasil belajar siswa.","author":[{"dropping-particle":"","family":"Indrawathi","given":"Ni Luh Putu","non-dropping-particle":"","parse-names":false,"suffix":""},{"dropping-particle":"","family":"Dewi","given":"Putu Citra Permana","non-dropping-particle":"","parse-names":false,"suffix":""},{"dropping-particle":"","family":"Widiantari","given":"Ni Luh Gde","non-dropping-particle":"","parse-names":false,"suffix":""},{"dropping-particle":"","family":"Vanagosi","given":"Kadek Dian","non-dropping-particle":"","parse-names":false,"suffix":""}],"container-title":"Jurnal Pendidikan Kesehatan Rekreasi P","id":"ITEM-1","issue":"1","issued":{"date-parts":[["2021"]]},"page":"239-247","title":"Faktor-Faktor yang Mempengaruhi Hasil Belajar Pendidikan Jasmani, Olahraga dan Kesehatan pada Siswa Kelas VII SMP Negeri 5 Kuta Selatan","type":"article-journal","volume":"7"},"uris":["http://www.mendeley.com/documents/?uuid=90fc393c-5d22-4e48-a635-e50820c92633"]}],"mendeley":{"formattedCitation":"(Indrawathi et al., 2021)","plainTextFormattedCitation":"(Indrawathi et al., 2021)","previouslyFormattedCitation":"(Indrawathi et al., 2021)"},"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Indrawathi et al., 2021)</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Hasil belajar siswa merupakan </w:t>
      </w:r>
      <w:r w:rsidRPr="00CB362C">
        <w:rPr>
          <w:rFonts w:ascii="Times New Roman" w:hAnsi="Times New Roman" w:cs="Times New Roman"/>
          <w:color w:val="000000" w:themeColor="text1"/>
          <w:sz w:val="24"/>
        </w:rPr>
        <w:lastRenderedPageBreak/>
        <w:t xml:space="preserve">prestasi yang dicapai siswa secara akademis melalui ujian dan tugas, keaktifan bertanya dan menjawab pertanyaan yang mendukung perolehan hasil belajar tersebu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59141/japendi.v1i03.33","ISSN":"2745-7141","abstract":"Penelitian ini bertujuan untuk mengetahui peningkatan hasil belajar siswa di SMA Swasta Kampus Telukdalam Nias Selatan. Metode penelitian adalah Kualitatif Deskriptif, pengumpulan data dilakukan dengan wawancara kepada guru, siswa dan orang tua, observasi dan dokumentasi. Analisis data penelitian dengan cara reduksi data, penyajian data, penyimpulan dan verifikasi data. Adapun temuan hasil penelitian ini menunjukkan bahwa hasil belajar siswa bukan hanya ditentukan oleh, pembelajaran yang efektif, peran orang tua, akan tetapi sangat ditentukan oleh kompetensi guru. Berdasarkan temuan hasil penelitian maka dapat disimpulkan bahwa peningkatan hasil belajar siswa sangat ditentukan oleh kompetensi guru dan didukung oleh pembelajaran yang efektif dan peran orang tua. Kata","author":[{"dropping-particle":"","family":"Dakhi","given":"Agustin Sukses","non-dropping-particle":"","parse-names":false,"suffix":""}],"container-title":"Jurnal Pendidikan Indonesia","id":"ITEM-1","issue":"2","issued":{"date-parts":[["2020"]]},"page":"468-470","title":"Peningkatan Hasil Belajar Siswa","type":"article-journal","volume":"8"},"uris":["http://www.mendeley.com/documents/?uuid=437cd1b9-7f84-48d4-b84a-d18b6f64792e"]}],"mendeley":{"formattedCitation":"(Dakhi, 2020)","plainTextFormattedCitation":"(Dakhi, 2020)","previouslyFormattedCitation":"(Dakhi, 2020)"},"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Dakhi, 2020)</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Hasil belajar merupakan hasil yang telah dicapai oleh siswa setelah mendapat pengajaran dalam kurun waktu tertentu, Hasil belajar dapat diartikan pula sebagai sebuah cerminan dari usaha belajar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38035/jpsn.v1i1.14","ISSN":"2964-7525","abstract":"Abstract: Literature articles reviewing the factors that influence student learning outcomes are scientific articles that aim to build research hypotheses about the influence of variables to be used in further research, within the scope of education. The method of writing this Literature Review article is the library research method, which is sourced from online media such as Google Scholar, Mendeley and other academic online media. The results of this Literature Review article are that: 1) The use of learning resources affects learning outcomes; 2) The school environment influences learning outcomes; and 3) School culture influences learning outcomes. Apart from these 3 exogenous variables, there are many other factors which influence learning outcomes including learning motivation, teacher competence, teacher communication, study discipline, classroom management, organizational climate, and self-management.\r Abstrak: Artikel literatur review faktor-faktor yang mempengaruhi hasil belajar peserta didik adalah artikel ilmiah yang bertujuan membangun hipotesis riset pengaruh antar variabel yang akan digunakan pada riset selanjutnya, dalam ruang lingkup ilmu pendidikan. Metode penulisan artikel Literature Review ini adalah dengan metode library risearch, yang  bersumber dari media online seperti Google Scholar, Mendeley dan media online akademik lainnya. Hasil artikel Literature Review ini adalah bahwa: 1) Pemanfaatan sumber belajar berpengaruh terhadap hasil belajar; 2) Lingkungan sekolah berpengaruh terhadap hasil belajar; dan 3) Budaya sekolah berpengaruh terhadap hasil belajar. Selain dari 3 variabel exogen ini, masih banyak faktor lain di antaranya yang mempengaruhi hasil belajar diantaranya yaitu motivasi belajar, kompetensi guru, komunikasi guru, disiplin belajar, pengelolaan kelas, iklim organisasi, serta manajemen diri.","author":[{"dropping-particle":"","family":"Yandi","given":"Andri","non-dropping-particle":"","parse-names":false,"suffix":""},{"dropping-particle":"","family":"Nathania Kani Putri","given":"Anya","non-dropping-particle":"","parse-names":false,"suffix":""},{"dropping-particle":"","family":"Syaza Kani Putri","given":"Yumna","non-dropping-particle":"","parse-names":false,"suffix":""}],"container-title":"Jurnal Pendidikan Siber Nusantara","id":"ITEM-1","issue":"1","issued":{"date-parts":[["2023"]]},"page":"13-24","title":"Faktor-Faktor Yang Mempengarui Hasil Belajar Peserta Didik (Literature Review)","type":"article-journal","volume":"1"},"uris":["http://www.mendeley.com/documents/?uuid=548b933f-ffa8-4e2a-837f-46ec53592f13"]}],"mendeley":{"formattedCitation":"(Yandi et al., 2023)","plainTextFormattedCitation":"(Yandi et al., 2023)","previouslyFormattedCitation":"(Yandi et al., 2023)"},"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Yandi et al., 2023)</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Menuru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ISSN":"2655-1365","abstract":"This study aims to determine the influence of student learning outcomes in IPAS Learning Force Material through Canva Application Assisted Learning Media which is motivated by the low student learning outcomes caused by the lack of innovation in the learning media used so that it makes students less active in the learning process. This type of research is an experimental study using a quasi-experiment research design with the chosen design is Quasi Experimental Design which is carried out in collaboration between researchers and teachers in improving student learning outcomes by using Canva Application Assisted Learning Media. The population in this study were all grade IV students at SD PAB 23 Patumbak, the samples in this study were Class IV A as the experimental class and class IV B as the control class totaling 30 students each. Data analysis techniques were carried out using the t test for all hypotheses. The instrument in this study was a multiple choice test sheet. Based on the results of the study, it shows that the calculation of the t test, tcount &lt; ttable, namely (0.601 &lt; 2.02) so that Ha is accepted and Ho is rejected. Thus it can be concluded that there is a significant influence and how much influence the learning media assisted by the Canva application has on student learning outcomes in learning science and style material in class IV at SD PAB 23 Patumbak.","author":[{"dropping-particle":"","family":"Carera","given":"","non-dropping-particle":"","parse-names":false,"suffix":""},{"dropping-particle":"","family":"Nurmairina","given":"","non-dropping-particle":"","parse-names":false,"suffix":""}],"container-title":"Journal on Education","id":"ITEM-1","issue":"03","issued":{"date-parts":[["2024"]]},"page":"16695-16706","title":"Pengaruh Media Pembelajaran Berbantuan Aplikasi Canva terhadap Hasil Belajar Siswa Kelas IV SD PAB 23 Patumbak","type":"article-journal","volume":"06"},"uris":["http://www.mendeley.com/documents/?uuid=ea3f011b-14e6-4114-b16f-820024174152"]}],"mendeley":{"formattedCitation":"(Carera &amp; Nurmairina, 2024)","plainTextFormattedCitation":"(Carera &amp; Nurmairina, 2024)","previouslyFormattedCitation":"(Carera &amp; Nurmairina,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Carera &amp; Nurmairina, 2024)</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hasil belajar adalah perubhan tingkah laku peserta didik yang terjadi setelah mengikuti pembelajaran. Perubahan tersebut meliputi aspek kognitif, afektif dan psikomotorik. Menurut </w:t>
      </w:r>
      <w:bookmarkStart w:id="9" w:name="_Hlk201119597"/>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47467/jdi.v5i3.4343","ISSN":"2656-839X","abstract":"This study aims to determine 1) the effect of the aplication of wordwall gamificationlearning media on the learning outcomes of the theme of object, animals and plants of grade 1 student of SD Negeri 101911 Sidodadi Batu8 Deeli Serdang, 2) the improvement of learning outcomes of the theme of object, animals and plants of grade 1 student of SD Negeri 101911 Sidodadi Batu8 Deeli Serdang by using wordwall gamification media. The research method use was classroom action research The subject of the study was grade 1 elementary school students totaling 26 students. Data collection techniques in this study use test techniques. The research instrument is in the form of an observation sheet. The result showed that there was an increase in learning outcomes after the application of wordwall gamification learning media was shown by the increase that accurred after the research was carried out. This proven by the average grade score of 71,1 out of 26 students, only 12 students or around 46,1% of students who managed to reach the standars of completeness in the pre-cycle stage to an average grade  score of 73,4 wit 42,3% of student completing in the first cycle. In cycle 2, the grade point avarage became 78,4 with 65,4% of students complete. In cycle 3, the grade point avarage became 85 with 84.6% of students complete. And it can be concluded that the application of wordwall gamification learning media to student learning outcomes on the theme object, animals and plants in grade 1 SD Negeri 101911 Sidodadi Batu8 Deli Serdang can effect student learning outcomes and there is also an increase in learning outcomes.\r Keywords : wordwall gamification learning media, learning outcomes, classroom action research.\r  ","author":[{"dropping-particle":"","family":"Hardeliska","given":"Tri Yuli","non-dropping-particle":"","parse-names":false,"suffix":""},{"dropping-particle":"","family":"Landong","given":"Ahmad","non-dropping-particle":"","parse-names":false,"suffix":""}],"container-title":"Jurnal Dirosah Islamiyah","id":"ITEM-1","issue":"3","issued":{"date-parts":[["2023"]]},"page":"879-886","title":"Penerapan Media Pembelajaran Gamifikasi Wordwall Terhadap Hasil Belajar Pada Tema Benda Hewan dan Tanaman Kelas 1 SD Negeri 101911 Sidodadi Batu 8 Deli Serdang","type":"article-journal","volume":"5"},"uris":["http://www.mendeley.com/documents/?uuid=ac1eda65-629f-4fae-961e-ad47fcfa835a"]}],"mendeley":{"formattedCitation":"(Hardeliska &amp; Landong, 2023)","plainTextFormattedCitation":"(Hardeliska &amp; Landong, 2023)","previouslyFormattedCitation":"(Hardeliska &amp; Landong, 2023)"},"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Hardeliska &amp; Landong, 2023)</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hasil belajar adalah hasil maksimum yang telah dicapai oleh seseorang siswa setelah mengalami proses belajar mengajar dalam mempelajari materi pembelajaran tertentu.</w:t>
      </w:r>
    </w:p>
    <w:bookmarkEnd w:id="9"/>
    <w:p w:rsidR="0087236F" w:rsidRPr="00CB362C" w:rsidRDefault="0087236F" w:rsidP="0087236F">
      <w:pPr>
        <w:pStyle w:val="ListParagraph"/>
        <w:spacing w:line="480" w:lineRule="auto"/>
        <w:ind w:left="709"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w:t>
      </w:r>
      <w:bookmarkStart w:id="10" w:name="_Hlk201119518"/>
      <w:r w:rsidRPr="00CB362C">
        <w:rPr>
          <w:rFonts w:ascii="Times New Roman" w:hAnsi="Times New Roman" w:cs="Times New Roman"/>
          <w:color w:val="000000" w:themeColor="text1"/>
          <w:sz w:val="24"/>
          <w:szCs w:val="20"/>
          <w:shd w:val="clear" w:color="auto" w:fill="FFFFFF"/>
        </w:rPr>
        <w:t>Hasil Belajar adalah kemampuan yang dimiliki siswa secara akademis yang didapatkan dari proses pembelajaran dalam kurun waktu tertentu.</w:t>
      </w:r>
    </w:p>
    <w:bookmarkEnd w:id="10"/>
    <w:p w:rsidR="0087236F" w:rsidRPr="00CB362C" w:rsidRDefault="0087236F" w:rsidP="0087236F">
      <w:pPr>
        <w:pStyle w:val="ListParagraph"/>
        <w:spacing w:line="480" w:lineRule="auto"/>
        <w:ind w:left="709" w:firstLine="567"/>
        <w:jc w:val="both"/>
        <w:rPr>
          <w:rFonts w:ascii="Times New Roman" w:hAnsi="Times New Roman" w:cs="Times New Roman"/>
          <w:sz w:val="24"/>
        </w:rPr>
      </w:pPr>
      <w:r w:rsidRPr="00CB362C">
        <w:rPr>
          <w:rFonts w:ascii="Times New Roman" w:hAnsi="Times New Roman" w:cs="Times New Roman"/>
          <w:sz w:val="24"/>
        </w:rPr>
        <w:t xml:space="preserve">Menurut Slameto (2010:54) didalam peneliti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bstract":"Artikel ini memperlihatkan tentang faktor-faktor apa saja yang mempengaruhi rendahnya hasil belajar siswa. Hasil belajar adalah kemampuan yang dimiliki oleh peserta didik setelah menerima pengalaman pembelajaran yang akan menghasilkan perubahan tingkah laku. Sebagai hasil dari belajar yang dianggap penting dan dapat mencerminkan hasil dari belajar tersebut, baik dari aspek kognitif, aspek afektif dan aspek psikomotorik. Dalam mendapatkan hasil belajar setiap proses pembelajaran memiliki faktor-faktor yang memberikan dampak hasil belajar siswa. Keinginan/dorongan dan ketertarikan siswa dalam belajar merupakan salah satu kunci untuk mencapai keberhasilan dalam belajar. Tinggi rendahnya hasil belajar matematika yang menimbulkan banyak faktor yang mempengaruhi hasil belajar diantaranya (1) faktor internal yaitu yang berasal dari dalam diri siswa, seperti kurangnya minat dan motivasi peserta didik saat pembelajaran matematika (2) faktor eksternal yaitu yang berasal dari luar diri siswa, seperti metode guru yang tidak menarik bagi peserta didik","author":[{"dropping-particle":"","family":"Nabillah","given":"Tasya","non-dropping-particle":"","parse-names":false,"suffix":""},{"dropping-particle":"","family":"Abadi","given":"Agung Prasetyo","non-dropping-particle":"","parse-names":false,"suffix":""}],"id":"ITEM-1","issued":{"date-parts":[["2019"]]},"page":"659-663","title":"Faktor penyebab rendahnya hasil belajar siswa","type":"article-journal"},"uris":["http://www.mendeley.com/documents/?uuid=d398475b-c329-4e55-b12b-c85f4751d04a"]}],"mendeley":{"formattedCitation":"(Nabillah &amp; Abadi, 2019)","plainTextFormattedCitation":"(Nabillah &amp; Abadi, 2019)","previouslyFormattedCitation":"(Nabillah &amp; Abadi, 2019)"},"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Nabillah &amp; Abadi, 2019)</w:t>
      </w:r>
      <w:r w:rsidRPr="00CB362C">
        <w:rPr>
          <w:rFonts w:ascii="Times New Roman" w:hAnsi="Times New Roman" w:cs="Times New Roman"/>
          <w:sz w:val="24"/>
        </w:rPr>
        <w:fldChar w:fldCharType="end"/>
      </w:r>
      <w:r w:rsidRPr="00CB362C">
        <w:rPr>
          <w:rFonts w:ascii="Times New Roman" w:hAnsi="Times New Roman" w:cs="Times New Roman"/>
          <w:sz w:val="24"/>
        </w:rPr>
        <w:t>. faktor-faktor yang mempengaruhi hasil belajar tersebut diuraikan dalam dua bagian, yaitu:</w:t>
      </w:r>
    </w:p>
    <w:p w:rsidR="0087236F" w:rsidRPr="00CB362C" w:rsidRDefault="0087236F" w:rsidP="001D4D54">
      <w:pPr>
        <w:pStyle w:val="ListParagraph"/>
        <w:numPr>
          <w:ilvl w:val="0"/>
          <w:numId w:val="4"/>
        </w:numPr>
        <w:spacing w:after="160" w:line="480" w:lineRule="auto"/>
        <w:ind w:left="1134"/>
        <w:jc w:val="both"/>
        <w:rPr>
          <w:rFonts w:ascii="Times New Roman" w:hAnsi="Times New Roman" w:cs="Times New Roman"/>
          <w:color w:val="000000" w:themeColor="text1"/>
          <w:sz w:val="32"/>
        </w:rPr>
      </w:pPr>
      <w:r w:rsidRPr="00CB362C">
        <w:rPr>
          <w:rFonts w:ascii="Times New Roman" w:hAnsi="Times New Roman" w:cs="Times New Roman"/>
          <w:sz w:val="24"/>
        </w:rPr>
        <w:t>Faktor internal Faktor internal yaitu faktor yang berasal dari diri siswa. Yang termasuk kedalam faktor ini adalah:</w:t>
      </w:r>
    </w:p>
    <w:p w:rsidR="0087236F" w:rsidRPr="00CB362C" w:rsidRDefault="0087236F" w:rsidP="001D4D54">
      <w:pPr>
        <w:pStyle w:val="ListParagraph"/>
        <w:numPr>
          <w:ilvl w:val="1"/>
          <w:numId w:val="3"/>
        </w:numPr>
        <w:spacing w:after="160" w:line="480" w:lineRule="auto"/>
        <w:ind w:left="1560"/>
        <w:jc w:val="both"/>
        <w:rPr>
          <w:rFonts w:ascii="Times New Roman" w:hAnsi="Times New Roman" w:cs="Times New Roman"/>
          <w:color w:val="000000" w:themeColor="text1"/>
          <w:sz w:val="36"/>
        </w:rPr>
      </w:pPr>
      <w:r w:rsidRPr="00CB362C">
        <w:rPr>
          <w:rFonts w:ascii="Times New Roman" w:hAnsi="Times New Roman" w:cs="Times New Roman"/>
          <w:sz w:val="24"/>
        </w:rPr>
        <w:t xml:space="preserve">Faktor kesehatan </w:t>
      </w:r>
    </w:p>
    <w:p w:rsidR="0087236F" w:rsidRPr="00CB362C" w:rsidRDefault="0087236F" w:rsidP="0087236F">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 xml:space="preserve">Sehat berarti dalam keadaan baik segenap badan beserta bagian-bagiannya/ bebas dari penyakit. Kesehatan adalah keadaan atau </w:t>
      </w:r>
      <w:r w:rsidRPr="00CB362C">
        <w:rPr>
          <w:rFonts w:ascii="Times New Roman" w:hAnsi="Times New Roman" w:cs="Times New Roman"/>
          <w:sz w:val="24"/>
        </w:rPr>
        <w:lastRenderedPageBreak/>
        <w:t>hal sehat. Kesehatan seseorang berpengaruh terhadap belajarnya. Proses belajar seseorang akan terganggu jika kesehatan seseorang terganggu, selain itu juga ia akan cepat lelah dan kurang bersemangat.</w:t>
      </w:r>
    </w:p>
    <w:p w:rsidR="0087236F" w:rsidRPr="00CB362C" w:rsidRDefault="0087236F" w:rsidP="001D4D54">
      <w:pPr>
        <w:pStyle w:val="ListParagraph"/>
        <w:numPr>
          <w:ilvl w:val="1"/>
          <w:numId w:val="3"/>
        </w:numPr>
        <w:spacing w:after="160" w:line="480" w:lineRule="auto"/>
        <w:ind w:left="1560"/>
        <w:jc w:val="both"/>
        <w:rPr>
          <w:rFonts w:ascii="Times New Roman" w:hAnsi="Times New Roman" w:cs="Times New Roman"/>
          <w:color w:val="000000" w:themeColor="text1"/>
          <w:sz w:val="40"/>
        </w:rPr>
      </w:pPr>
      <w:r w:rsidRPr="00CB362C">
        <w:rPr>
          <w:rFonts w:ascii="Times New Roman" w:hAnsi="Times New Roman" w:cs="Times New Roman"/>
          <w:sz w:val="24"/>
        </w:rPr>
        <w:t xml:space="preserve">Minat </w:t>
      </w:r>
    </w:p>
    <w:p w:rsidR="0087236F" w:rsidRPr="00CB362C" w:rsidRDefault="0087236F" w:rsidP="0087236F">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Minat adalah kecenderungan yang tepat untuk memperhatikan dan mengenang beberapa kegiatan. Minat besar berpengaruh terhadap belajar, karena bila bahan pelajaran yang dipelajari tidak sesuai dengan minat siswa, siswa tidak akan belajar dengan sebaik-baiknya, karena tidak ada daya tarik baginya.</w:t>
      </w:r>
    </w:p>
    <w:p w:rsidR="0087236F" w:rsidRPr="00CB362C" w:rsidRDefault="0087236F" w:rsidP="001D4D54">
      <w:pPr>
        <w:pStyle w:val="ListParagraph"/>
        <w:numPr>
          <w:ilvl w:val="0"/>
          <w:numId w:val="3"/>
        </w:numPr>
        <w:spacing w:after="160" w:line="480" w:lineRule="auto"/>
        <w:ind w:left="1560"/>
        <w:jc w:val="both"/>
        <w:rPr>
          <w:rFonts w:ascii="Times New Roman" w:hAnsi="Times New Roman" w:cs="Times New Roman"/>
          <w:color w:val="000000" w:themeColor="text1"/>
          <w:sz w:val="44"/>
        </w:rPr>
      </w:pPr>
      <w:r w:rsidRPr="00CB362C">
        <w:rPr>
          <w:rFonts w:ascii="Times New Roman" w:hAnsi="Times New Roman" w:cs="Times New Roman"/>
          <w:sz w:val="24"/>
        </w:rPr>
        <w:t xml:space="preserve">Bakat </w:t>
      </w:r>
    </w:p>
    <w:p w:rsidR="0087236F" w:rsidRPr="00CB362C" w:rsidRDefault="0087236F" w:rsidP="0087236F">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Bakat adalah kemampuan untuk belajar. Kemampuan itu baru akan terealisasi menjadi kecakapan yang nyata sesuai belajar dan berlatih. Jadi jelaslah bahwa bakat itu mempengaruhi belajar, jika bahan pelajaran yang dipelajari siswa sesuai dengan bakatnya, maka hasil belajarnya lebih baik karena ia senang belajar dan pastilah selanjutnya lebih giat lagi dalam belajarnya.</w:t>
      </w:r>
    </w:p>
    <w:p w:rsidR="0087236F" w:rsidRPr="00CB362C" w:rsidRDefault="0087236F" w:rsidP="001D4D54">
      <w:pPr>
        <w:pStyle w:val="ListParagraph"/>
        <w:numPr>
          <w:ilvl w:val="0"/>
          <w:numId w:val="3"/>
        </w:numPr>
        <w:spacing w:after="160" w:line="480" w:lineRule="auto"/>
        <w:ind w:left="1560"/>
        <w:jc w:val="both"/>
        <w:rPr>
          <w:rFonts w:ascii="Times New Roman" w:hAnsi="Times New Roman" w:cs="Times New Roman"/>
          <w:color w:val="000000" w:themeColor="text1"/>
          <w:sz w:val="48"/>
        </w:rPr>
      </w:pPr>
      <w:r w:rsidRPr="00CB362C">
        <w:rPr>
          <w:rFonts w:ascii="Times New Roman" w:hAnsi="Times New Roman" w:cs="Times New Roman"/>
          <w:sz w:val="24"/>
        </w:rPr>
        <w:t xml:space="preserve">Motivasi </w:t>
      </w:r>
    </w:p>
    <w:p w:rsidR="0087236F" w:rsidRPr="00CB362C" w:rsidRDefault="0087236F" w:rsidP="0087236F">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Motivasi erat sekali hubungannya dengan tujuan yang akan dicapai. Di dalam menentukan tujuan itu dapat disadari atau tidak, akan tetapi untuk mencapai tujuan itu perlu berbuat, sedangkan yang menjadi penyebab berbuat adalah motivasi itu sendri sebagai daya pendorongnya.</w:t>
      </w:r>
    </w:p>
    <w:p w:rsidR="0087236F" w:rsidRPr="00CB362C" w:rsidRDefault="0087236F" w:rsidP="001D4D54">
      <w:pPr>
        <w:pStyle w:val="ListParagraph"/>
        <w:numPr>
          <w:ilvl w:val="0"/>
          <w:numId w:val="4"/>
        </w:numPr>
        <w:spacing w:after="160" w:line="480" w:lineRule="auto"/>
        <w:ind w:left="1134"/>
        <w:jc w:val="both"/>
        <w:rPr>
          <w:rFonts w:ascii="Times New Roman" w:hAnsi="Times New Roman" w:cs="Times New Roman"/>
          <w:color w:val="000000" w:themeColor="text1"/>
          <w:sz w:val="28"/>
          <w:szCs w:val="24"/>
        </w:rPr>
      </w:pPr>
      <w:r w:rsidRPr="00CB362C">
        <w:rPr>
          <w:rFonts w:ascii="Times New Roman" w:hAnsi="Times New Roman" w:cs="Times New Roman"/>
          <w:sz w:val="24"/>
        </w:rPr>
        <w:lastRenderedPageBreak/>
        <w:t>Faktor eksternal Faktor eksternal yaitu faktor yang berasal dari luar diri siswa yang termasuk kedalam faktor eksternal adalah:</w:t>
      </w:r>
    </w:p>
    <w:p w:rsidR="0087236F" w:rsidRPr="00CB362C" w:rsidRDefault="0087236F" w:rsidP="001D4D54">
      <w:pPr>
        <w:pStyle w:val="ListParagraph"/>
        <w:numPr>
          <w:ilvl w:val="1"/>
          <w:numId w:val="3"/>
        </w:numPr>
        <w:spacing w:after="160" w:line="480" w:lineRule="auto"/>
        <w:ind w:left="1560"/>
        <w:jc w:val="both"/>
        <w:rPr>
          <w:rFonts w:ascii="Times New Roman" w:hAnsi="Times New Roman" w:cs="Times New Roman"/>
          <w:color w:val="000000" w:themeColor="text1"/>
          <w:sz w:val="32"/>
          <w:szCs w:val="24"/>
        </w:rPr>
      </w:pPr>
      <w:r w:rsidRPr="00CB362C">
        <w:rPr>
          <w:rFonts w:ascii="Times New Roman" w:hAnsi="Times New Roman" w:cs="Times New Roman"/>
          <w:sz w:val="24"/>
        </w:rPr>
        <w:t xml:space="preserve">Faktor keluarga </w:t>
      </w:r>
    </w:p>
    <w:p w:rsidR="0087236F" w:rsidRPr="00CB362C" w:rsidRDefault="0087236F" w:rsidP="0087236F">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Siswa yang belajar akan menerima pengaruh dari keluarga brupa : cara orang tua mendidik, relasi antar anggota keluarga, suasana rumah tangga dan keadaan ekonomi keluarga.</w:t>
      </w:r>
    </w:p>
    <w:p w:rsidR="0087236F" w:rsidRPr="00CB362C" w:rsidRDefault="0087236F" w:rsidP="001D4D54">
      <w:pPr>
        <w:pStyle w:val="ListParagraph"/>
        <w:numPr>
          <w:ilvl w:val="1"/>
          <w:numId w:val="3"/>
        </w:numPr>
        <w:spacing w:after="160" w:line="480" w:lineRule="auto"/>
        <w:ind w:left="1560"/>
        <w:jc w:val="both"/>
        <w:rPr>
          <w:rFonts w:ascii="Times New Roman" w:hAnsi="Times New Roman" w:cs="Times New Roman"/>
          <w:color w:val="000000" w:themeColor="text1"/>
          <w:sz w:val="36"/>
          <w:szCs w:val="24"/>
        </w:rPr>
      </w:pPr>
      <w:r w:rsidRPr="00CB362C">
        <w:rPr>
          <w:rFonts w:ascii="Times New Roman" w:hAnsi="Times New Roman" w:cs="Times New Roman"/>
          <w:sz w:val="24"/>
        </w:rPr>
        <w:t xml:space="preserve">Faktor sekolah </w:t>
      </w:r>
    </w:p>
    <w:p w:rsidR="0087236F" w:rsidRPr="00CB362C" w:rsidRDefault="0087236F" w:rsidP="0087236F">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Faktor sekolah yang mempengaruhi belajar ini mencangkup metode mengajar, kurikulum, relasi guru dengan siswa, relasi siswa dengan siswa, disiplin sekolah pelajar dan waktu sekolah, standar pelajaran, keadaan gedung, metode belajar dan tugas rumah.</w:t>
      </w:r>
    </w:p>
    <w:p w:rsidR="0087236F" w:rsidRPr="00CB362C" w:rsidRDefault="0087236F" w:rsidP="001D4D54">
      <w:pPr>
        <w:pStyle w:val="ListParagraph"/>
        <w:numPr>
          <w:ilvl w:val="1"/>
          <w:numId w:val="3"/>
        </w:numPr>
        <w:spacing w:after="160" w:line="480" w:lineRule="auto"/>
        <w:ind w:left="1560"/>
        <w:jc w:val="both"/>
        <w:rPr>
          <w:rFonts w:ascii="Times New Roman" w:hAnsi="Times New Roman" w:cs="Times New Roman"/>
          <w:color w:val="000000" w:themeColor="text1"/>
          <w:sz w:val="40"/>
          <w:szCs w:val="24"/>
        </w:rPr>
      </w:pPr>
      <w:r w:rsidRPr="00CB362C">
        <w:rPr>
          <w:rFonts w:ascii="Times New Roman" w:hAnsi="Times New Roman" w:cs="Times New Roman"/>
          <w:sz w:val="24"/>
        </w:rPr>
        <w:t xml:space="preserve">Faktor masyarakat </w:t>
      </w:r>
    </w:p>
    <w:p w:rsidR="0087236F" w:rsidRPr="00CB362C" w:rsidRDefault="0087236F" w:rsidP="0087236F">
      <w:pPr>
        <w:pStyle w:val="ListParagraph"/>
        <w:spacing w:before="240" w:line="480" w:lineRule="auto"/>
        <w:ind w:left="1560"/>
        <w:jc w:val="both"/>
        <w:rPr>
          <w:rFonts w:ascii="Times New Roman" w:hAnsi="Times New Roman" w:cs="Times New Roman"/>
          <w:sz w:val="24"/>
        </w:rPr>
      </w:pPr>
      <w:r w:rsidRPr="00CB362C">
        <w:rPr>
          <w:rFonts w:ascii="Times New Roman" w:hAnsi="Times New Roman" w:cs="Times New Roman"/>
          <w:sz w:val="24"/>
        </w:rPr>
        <w:t>Masyarakat sangatlah penting berpengaruh terhadap belajar siswa karena keberadaan siswa dalam masyarakat. Seperti kegiatan siswa dalam masyarakat, pengaruh dari teman bergaul siswa dan kehidupan masayarakat disekitar siswa juga berpengaruh terhadap belajar siswa.</w:t>
      </w:r>
    </w:p>
    <w:p w:rsidR="0087236F" w:rsidRPr="00CB362C" w:rsidRDefault="0087236F" w:rsidP="001D4D54">
      <w:pPr>
        <w:pStyle w:val="proposal3"/>
        <w:numPr>
          <w:ilvl w:val="2"/>
          <w:numId w:val="48"/>
        </w:numPr>
        <w:spacing w:line="480" w:lineRule="auto"/>
        <w:ind w:left="567" w:hanging="567"/>
        <w:rPr>
          <w:b w:val="0"/>
        </w:rPr>
      </w:pPr>
      <w:bookmarkStart w:id="11" w:name="_Toc201266072"/>
      <w:proofErr w:type="spellStart"/>
      <w:r w:rsidRPr="00CB362C">
        <w:t>Perkembangan</w:t>
      </w:r>
      <w:proofErr w:type="spellEnd"/>
      <w:r w:rsidRPr="00CB362C">
        <w:t xml:space="preserve"> </w:t>
      </w:r>
      <w:proofErr w:type="spellStart"/>
      <w:r w:rsidRPr="00CB362C">
        <w:t>Peserta</w:t>
      </w:r>
      <w:proofErr w:type="spellEnd"/>
      <w:r w:rsidRPr="00CB362C">
        <w:t xml:space="preserve"> </w:t>
      </w:r>
      <w:proofErr w:type="spellStart"/>
      <w:r w:rsidRPr="00CB362C">
        <w:t>Didik</w:t>
      </w:r>
      <w:bookmarkEnd w:id="11"/>
      <w:proofErr w:type="spellEnd"/>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rkembangan Peserta didik adalah perubahan yang bersifat kualitatif yang didalamnya berupa perubahan secara psikologis. Perkembangan lebih mengacu kepada perubahan karakteristik yang khas dari gejala-gejala psikologis ke arah yang lebih maju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bstract":"… aspek psikisnya karena pada hakekatnya perkembangan anak berjalan seiring dengan perkembangn aspek fisik dan psikis sehingga para orang tua dan tenaga pendidik dapat memahami karakteristik anak-anak serta dapat memaksimalkan potensi anak-anak sejak dini. …","author":[{"dropping-particle":"","family":"Murniarti","given":"Erni","non-dropping-particle":"","parse-names":false,"suffix":""}],"id":"ITEM-1","issued":{"date-parts":[["2020"]]},"page":"4","title":"Konsep Dasar / Pengertian Perkembangan Peserta Didik Menurut Perspektif Rentang Hidup, Prinsip, Periodisasi Perkembangan Peserta Didik Menurut Perspektif Rentang Hidup Dan Tugas-Tugas Perkembangan Peserta Didik Menurut Perspektif Rentang Hidup","type":"article-journal"},"uris":["http://www.mendeley.com/documents/?uuid=d63a0e49-cc12-4b41-a1d2-3bc5d14d10ac"]}],"mendeley":{"formattedCitation":"(Murniarti, 2020)","plainTextFormattedCitation":"(Murniarti, 2020)","previouslyFormattedCitation":"(Murniarti, 2020)"},"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Murniarti, 202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w:t>
      </w:r>
      <w:r w:rsidRPr="00CB362C">
        <w:rPr>
          <w:rFonts w:ascii="Times New Roman" w:hAnsi="Times New Roman" w:cs="Times New Roman"/>
          <w:color w:val="000000" w:themeColor="text1"/>
          <w:sz w:val="24"/>
          <w:szCs w:val="24"/>
        </w:rPr>
        <w:lastRenderedPageBreak/>
        <w:t xml:space="preserve">Perkembanagan peseta didik adalah suatu proses perubahan dalam diri individu atau organisme baik fisik (jasmani) maupun psikis (rohani) menuju tingkat kedewasaan atau kematangan yang berlangsung secara sistematis, progresif, dan berkesinambungan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ISBN":"9786028935111","abstract":"definisi perkembangan yaitu perubahan fisik dan psikis yang dilalui oleh setiap manusia yang terjadi secara bertahap, dan berkesinambungan guna mencapai kematangan yang sempurna.","author":[{"dropping-particle":"","family":"Sumanto","given":"Djoko","non-dropping-particle":"","parse-names":false,"suffix":""},{"dropping-particle":"","family":"Utaminingsih","given":"Sri","non-dropping-particle":"","parse-names":false,"suffix":""},{"dropping-particle":"","family":"Haryanti","given":"Amelia","non-dropping-particle":"","parse-names":false,"suffix":""}],"container-title":"Unpam Press","id":"ITEM-1","issue":"1","issued":{"date-parts":[["2020"]]},"number-of-pages":"1-55","title":"Perkembangan Peserta Didik","type":"book"},"uris":["http://www.mendeley.com/documents/?uuid=9af1c512-0979-4898-ae5d-d5eb3aed7a57"]}],"mendeley":{"formattedCitation":"(Sumanto et al., 2020)","plainTextFormattedCitation":"(Sumanto et al., 2020)","previouslyFormattedCitation":"(Sumanto et al., 2020)"},"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Sumanto et al., 202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w:t>
      </w:r>
      <w:r w:rsidRPr="00CB362C">
        <w:rPr>
          <w:rFonts w:ascii="Times New Roman" w:hAnsi="Times New Roman" w:cs="Times New Roman"/>
          <w:color w:val="000000" w:themeColor="text1"/>
        </w:rPr>
        <w:t xml:space="preserve"> </w:t>
      </w:r>
      <w:r w:rsidRPr="00CB362C">
        <w:rPr>
          <w:rFonts w:ascii="Times New Roman" w:hAnsi="Times New Roman" w:cs="Times New Roman"/>
          <w:color w:val="000000" w:themeColor="text1"/>
          <w:sz w:val="24"/>
          <w:szCs w:val="24"/>
        </w:rPr>
        <w:t xml:space="preserve">Perkembangan peseta ddidk merupakan proses yang terjadi bersama-sama secara utuh, karena seorang anak tidak mungkin tumbuh kembang sempurna bila hanya bertambah besarnya saja tanpa di sertai bertambahnya kepandaian dan keterampilan dan sebaliknya kepandaian dan keterampilan anak tdak mungkin tercapai tanpa disertai oleh bertambahnya besar organ atau alat sampai optimal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ISBN":"97862336202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 Wedi et al.","given":"","non-dropping-particle":"","parse-names":false,"suffix":""}],"container-title":"Angewandte Chemie International Edition, 6(11), 951–952.","id":"ITEM-1","issued":{"date-parts":[["2019"]]},"title":"Perkembagan Peserta Didik","type":"book","volume":"2"},"uris":["http://www.mendeley.com/documents/?uuid=bee04791-86a0-4456-bf29-45a1c0afe2fc"]}],"mendeley":{"formattedCitation":"(Agus Wedi et al., 2019)","plainTextFormattedCitation":"(Agus Wedi et al., 2019)","previouslyFormattedCitation":"(Agus Wedi et al., 2019)"},"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Agus Wedi et al., 2019)</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w:t>
      </w:r>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perkembangan peserta didik adalah perubahan yang bersifat kualitatif yang secara pisikologi menuju tingkat kedewasaan serta kepandaian dan keterampilan. </w:t>
      </w:r>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Seperti yang dijelakan pada penelitian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7a154b0e-ccbd-499a-8a8e-4eeab3de8d6d"]}],"mendeley":{"formattedCitation":"(Ibda, 2015)","plainTextFormattedCitation":"(Ibda, 2015)","previouslyFormattedCitation":"(Ibda, 2015)"},"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Ibda, 201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Perkembangan menurut Piaget yang berlangsung melalui empat tahap, yaitu:</w:t>
      </w:r>
    </w:p>
    <w:p w:rsidR="0087236F" w:rsidRPr="00CB362C" w:rsidRDefault="0087236F" w:rsidP="001D4D54">
      <w:pPr>
        <w:pStyle w:val="ListParagraph"/>
        <w:numPr>
          <w:ilvl w:val="0"/>
          <w:numId w:val="19"/>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hap Sensorimotor (0-1,5 Tahun)</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panjang tahap ini mulai dari lahir hingga berusia dua tahun, bayi</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belajar tentang diri mereka sendiri dan dunia mereka melalui indera mereka yang sedang berkembang dan melalui aktivitas motor. </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p>
    <w:p w:rsidR="0087236F" w:rsidRPr="00CB362C" w:rsidRDefault="0087236F" w:rsidP="001D4D54">
      <w:pPr>
        <w:pStyle w:val="ListParagraph"/>
        <w:numPr>
          <w:ilvl w:val="0"/>
          <w:numId w:val="19"/>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Tahap pra-operasional (1,5-6 Tahun)</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tingkat ini, anak telah menunjukkan aktivitas kognitif dalam</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ghadapi berbagai hal diluar dirinya. Aktivitas berfikirnya belum mempunyai sistem yang teroganisasikan. Anak sudah dapat memahami realitas di lingkungan dengan menggunakan tanda –tanda dan simbol. Cara berpikir anak pada pertingkat ini bersifat tidak sistematis, tidak konsisten, dan tidak logis. Hal ini ditandai dengan ciri-ciri:</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ransductive reasoning, yaitu cara berfikir yang bukan induktif atau deduktif tetapi tidak logis.</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tidak jelasan hubungan sebab-akibat, yaitu anak mengenal hubungan sebab- akibat secara tidak logis</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imisme, yaitu menganggap bahwa semua benda itu hidup seperti dirinya.</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rtificialism, yaitu kepercayaan bahwa segala sesuatu di lingkungan itu mempunyai jiwa seperti manusia.</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rceptually bound, yaitu anak menilai sesuatu berdasarkan apa yang dilihat atau di dengar.</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tal experiment yaitu anak mencoba melakukan sesuatu untuk menemukan jawaban dari persoalan yang dihadapinya.</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Centration, yaitu anak memusatkan perhatiannya kepada sesuatu ciri yang paling menarik dan mengabaikan ciri yang lainnya.</w:t>
      </w:r>
    </w:p>
    <w:p w:rsidR="0087236F" w:rsidRPr="00CB362C" w:rsidRDefault="0087236F" w:rsidP="001D4D54">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Egosentrisme, yaitu anak melihat dunia lingkungannya menurut kehendak dirinya. </w:t>
      </w:r>
    </w:p>
    <w:p w:rsidR="0087236F" w:rsidRPr="00CB362C" w:rsidRDefault="0087236F" w:rsidP="001D4D54">
      <w:pPr>
        <w:pStyle w:val="ListParagraph"/>
        <w:numPr>
          <w:ilvl w:val="0"/>
          <w:numId w:val="19"/>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hap operasional konkrit (6-12 Tahun)</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ada tahap ini, anak sudah cukup matang untuk menggunakan pemikiran logika atau operasi, tetapi hanya untuk objek fisik yang ada saat ini. Dalam tahap ini, anak telah hilang kecenderungan terhadap animism dan articialisme. Egosentrisnya berkurang dan kemampuannya dalam tugas-tugas konservasi menjadi lebih baik. Namun, tanpa objek fisik di hadapan mereka, anak-anak pada tahap operasional kongkrit masih mengalami kesulitan besar dalam menyelesaikan tugas-tugas logika. </w:t>
      </w:r>
    </w:p>
    <w:p w:rsidR="0087236F" w:rsidRPr="00CB362C" w:rsidRDefault="0087236F" w:rsidP="001D4D54">
      <w:pPr>
        <w:pStyle w:val="ListParagraph"/>
        <w:numPr>
          <w:ilvl w:val="0"/>
          <w:numId w:val="19"/>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hap operasional formal (12 Tahun keatas)</w:t>
      </w:r>
    </w:p>
    <w:p w:rsidR="0087236F" w:rsidRPr="00CB362C" w:rsidRDefault="0087236F" w:rsidP="0087236F">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ada umur 12 tahun keatas, timbul periode operasi baru. Periode ini anak dapat menggunakan operasi-operasi konkritnya untuk membentuk operasi yang lebih kompleks. Kemajuan pada anak selama periode ini ialah ia tidak perlu berpikir dengan pertolongan benda atau peristiwa konkrit, ia mempunyai kemampuan untuk berpikir abstrak. Anak-anak sudah mampu memahami bentuk argumen dan tidak dibingungkan oleh sisi argumen dan karena itu disebut operasional formal. </w:t>
      </w:r>
    </w:p>
    <w:p w:rsidR="0087236F" w:rsidRPr="00CB362C" w:rsidRDefault="0087236F" w:rsidP="001D4D54">
      <w:pPr>
        <w:pStyle w:val="proposal3"/>
        <w:numPr>
          <w:ilvl w:val="2"/>
          <w:numId w:val="49"/>
        </w:numPr>
        <w:spacing w:line="480" w:lineRule="auto"/>
        <w:ind w:left="567" w:hanging="567"/>
        <w:rPr>
          <w:b w:val="0"/>
        </w:rPr>
      </w:pPr>
      <w:bookmarkStart w:id="12" w:name="_Toc201266073"/>
      <w:proofErr w:type="spellStart"/>
      <w:r w:rsidRPr="00CB362C">
        <w:lastRenderedPageBreak/>
        <w:t>Karakteristik</w:t>
      </w:r>
      <w:proofErr w:type="spellEnd"/>
      <w:r w:rsidRPr="00CB362C">
        <w:t xml:space="preserve"> </w:t>
      </w:r>
      <w:proofErr w:type="spellStart"/>
      <w:r w:rsidRPr="00CB362C">
        <w:t>Siswa</w:t>
      </w:r>
      <w:proofErr w:type="spellEnd"/>
      <w:r w:rsidRPr="00CB362C">
        <w:t xml:space="preserve"> </w:t>
      </w:r>
      <w:proofErr w:type="spellStart"/>
      <w:r w:rsidRPr="00CB362C">
        <w:t>Kelas</w:t>
      </w:r>
      <w:proofErr w:type="spellEnd"/>
      <w:r w:rsidRPr="00CB362C">
        <w:t xml:space="preserve"> IV</w:t>
      </w:r>
      <w:bookmarkEnd w:id="12"/>
    </w:p>
    <w:p w:rsidR="0087236F" w:rsidRPr="00CB362C" w:rsidRDefault="0087236F" w:rsidP="0087236F">
      <w:pPr>
        <w:pStyle w:val="ListParagraph"/>
        <w:spacing w:after="0" w:line="480" w:lineRule="auto"/>
        <w:ind w:firstLine="556"/>
        <w:jc w:val="both"/>
        <w:rPr>
          <w:rFonts w:ascii="Times New Roman" w:hAnsi="Times New Roman" w:cs="Times New Roman"/>
          <w:sz w:val="24"/>
        </w:rPr>
      </w:pPr>
      <w:bookmarkStart w:id="13" w:name="_Hlk201224070"/>
      <w:r w:rsidRPr="00CB362C">
        <w:rPr>
          <w:rFonts w:ascii="Times New Roman" w:hAnsi="Times New Roman" w:cs="Times New Roman"/>
          <w:color w:val="000000" w:themeColor="text1"/>
          <w:sz w:val="24"/>
          <w:szCs w:val="24"/>
        </w:rPr>
        <w:t xml:space="preserve">Karakteristik siswa kelas IV sekolah dasar yang berusia 9-10 Tahun menurut Teori Piaget adalah Tahap operasi konkrit (concrete operational). </w:t>
      </w:r>
      <w:r w:rsidRPr="00CB362C">
        <w:rPr>
          <w:rFonts w:ascii="Times New Roman" w:hAnsi="Times New Roman" w:cs="Times New Roman"/>
          <w:sz w:val="24"/>
          <w:szCs w:val="24"/>
        </w:rPr>
        <w:t>Pada tahap ini, anak sudah cukup matang untuk menggunakan pemikiran logika atau operasi, tetapi hanya untuk objek fisik yang ada saat ini. Dalam tahap ini, anak telah hilang kecenderungan terhadap animism dan articialisme. Egosentrisnya berkurang dan kemampuannya dalam tugas-tugas konservasi menjadi lebih baik. Namun, tanpa objek fisik di hadapan mereka, anak-anak pada tahap operasional kongkrit</w:t>
      </w:r>
      <w:r w:rsidRPr="00CB362C">
        <w:rPr>
          <w:rFonts w:ascii="Times New Roman" w:hAnsi="Times New Roman" w:cs="Times New Roman"/>
        </w:rPr>
        <w:t xml:space="preserve"> </w:t>
      </w:r>
      <w:r w:rsidRPr="00CB362C">
        <w:rPr>
          <w:rFonts w:ascii="Times New Roman" w:hAnsi="Times New Roman" w:cs="Times New Roman"/>
          <w:sz w:val="24"/>
        </w:rPr>
        <w:t xml:space="preserve">masih mengalami kesulitan besar dalam menyelesaikan tugas-tugas logika </w:t>
      </w:r>
      <w:bookmarkEnd w:id="13"/>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7a154b0e-ccbd-499a-8a8e-4eeab3de8d6d"]}],"mendeley":{"formattedCitation":"(Ibda, 2015)","plainTextFormattedCitation":"(Ibda, 2015)","previouslyFormattedCitation":"(Ibda, 2015)"},"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Ibda, 2015)</w:t>
      </w:r>
      <w:r w:rsidRPr="00CB362C">
        <w:rPr>
          <w:rFonts w:ascii="Times New Roman" w:hAnsi="Times New Roman" w:cs="Times New Roman"/>
          <w:sz w:val="24"/>
        </w:rPr>
        <w:fldChar w:fldCharType="end"/>
      </w:r>
      <w:r w:rsidRPr="00CB362C">
        <w:rPr>
          <w:rFonts w:ascii="Times New Roman" w:hAnsi="Times New Roman" w:cs="Times New Roman"/>
          <w:sz w:val="24"/>
        </w:rPr>
        <w:t>.</w:t>
      </w:r>
    </w:p>
    <w:p w:rsidR="0087236F" w:rsidRPr="00CB362C" w:rsidRDefault="0087236F" w:rsidP="001D4D54">
      <w:pPr>
        <w:pStyle w:val="proposal3"/>
        <w:numPr>
          <w:ilvl w:val="2"/>
          <w:numId w:val="50"/>
        </w:numPr>
        <w:spacing w:line="480" w:lineRule="auto"/>
        <w:ind w:left="709" w:hanging="709"/>
        <w:rPr>
          <w:b w:val="0"/>
        </w:rPr>
      </w:pPr>
      <w:bookmarkStart w:id="14" w:name="_Toc201266074"/>
      <w:r w:rsidRPr="00CB362C">
        <w:t xml:space="preserve">Media </w:t>
      </w:r>
      <w:proofErr w:type="spellStart"/>
      <w:r w:rsidRPr="00CB362C">
        <w:t>Pembelajaran</w:t>
      </w:r>
      <w:bookmarkEnd w:id="14"/>
      <w:proofErr w:type="spellEnd"/>
    </w:p>
    <w:bookmarkStart w:id="15" w:name="_Hlk201120082"/>
    <w:p w:rsidR="0087236F" w:rsidRPr="00CB362C" w:rsidRDefault="0087236F" w:rsidP="0087236F">
      <w:pPr>
        <w:pStyle w:val="ListParagraph"/>
        <w:spacing w:after="0" w:line="480" w:lineRule="auto"/>
        <w:ind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Wita Triyani Dalimunthe, 2024)</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szCs w:val="24"/>
        </w:rPr>
        <w:t xml:space="preserve">Media pembelajaran merupakan alat atau benda yang digunakan pada proses pembelajaran untuk menyalurkan pesan, perasaan, perhatian, merangsang pikiran peserta didik, sehingga proses pembelajaran berjalan lancar dan tujuan dari pembelajaran dapat tercapai. </w:t>
      </w:r>
      <w:bookmarkEnd w:id="15"/>
      <w:r w:rsidRPr="00CB362C">
        <w:rPr>
          <w:rFonts w:ascii="Times New Roman" w:hAnsi="Times New Roman" w:cs="Times New Roman"/>
          <w:color w:val="000000" w:themeColor="text1"/>
          <w:sz w:val="24"/>
          <w:szCs w:val="24"/>
        </w:rPr>
        <w:t xml:space="preserve">Media pembelajaran adalah benda yang digunakan untuk menyalurkan proses kepada penerima dalam proses pendidikan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uthor":[{"dropping-particle":"","family":"Gita Yolanda, Wayan Satria Jaya, Connyta Elvadola","given":"STKIP PGRI Bandar Lampung","non-dropping-particle":"","parse-names":false,"suffix":""}],"id":"ITEM-1","issued":{"date-parts":[["2023"]]},"page":"239-244","title":"Jurnal Ilmiah Mahasiswa Pendidikan Guru Sekolah Dasar STKIP PGRI Bandar Lampung PENGEMBANGAN MEDIA PEMBELAJARAN BERBASIS AUDIO VISUAL PADA PELAJARAN IPA KELAS V SD NEGERI 14 WAY LIMA ¹Gita Yolanda , 2 Wayan Satria Jaya , 3 Connyta Elvadola PENDAHULUAN Pen","type":"article-journal"},"uris":["http://www.mendeley.com/documents/?uuid=0f1894a3-ebc4-433b-9a32-b949ff3e018f"]}],"mendeley":{"formattedCitation":"(Gita Yolanda, Wayan Satria Jaya, Connyta Elvadola, 2023)","plainTextFormattedCitation":"(Gita Yolanda, Wayan Satria Jaya, Connyta Elvadola, 2023)","previouslyFormattedCitation":"(Gita Yolanda, Wayan Satria Jaya, Connyta Elvadola, 2023)"},"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Gita Yolanda, Wayan Satria Jaya, Connyta Elvadola, 202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dia pembelajaran adalah segala sesuatu yang digunakan sebagai perantara atau penghubung dari pemberi informasi yaitu guru kepada penerima informasi atau siswa yang bertujuan untuk menstimulus para siswa agar termotivasi serta bisa mengikuti proses pembelajaran secara utuh dan bermakna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f573bbeb-e93d-4b0f-a3f1-f9f17dc0c473"]}],"mendeley":{"formattedCitation":"(Hasan et al., 2021)","plainTextFormattedCitation":"(Hasan et al., 2021)","previouslyFormattedCitation":"(Hasan et al., 2021)"},"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Hasan et al., 2021)</w:t>
      </w:r>
      <w:r w:rsidRPr="00CB362C">
        <w:rPr>
          <w:rFonts w:ascii="Times New Roman" w:hAnsi="Times New Roman" w:cs="Times New Roman"/>
          <w:color w:val="000000" w:themeColor="text1"/>
          <w:sz w:val="24"/>
          <w:szCs w:val="24"/>
        </w:rPr>
        <w:fldChar w:fldCharType="end"/>
      </w:r>
    </w:p>
    <w:p w:rsidR="0087236F" w:rsidRPr="00CB362C" w:rsidRDefault="0087236F" w:rsidP="0087236F">
      <w:pPr>
        <w:pStyle w:val="ListParagraph"/>
        <w:spacing w:after="0" w:line="480" w:lineRule="auto"/>
        <w:ind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lastRenderedPageBreak/>
        <w:t xml:space="preserve">Berdasarkan pengertian diatas dapat disimpulkan bahwa </w:t>
      </w:r>
      <w:bookmarkStart w:id="16" w:name="_Hlk201120172"/>
      <w:r w:rsidRPr="00CB362C">
        <w:rPr>
          <w:rFonts w:ascii="Times New Roman" w:hAnsi="Times New Roman" w:cs="Times New Roman"/>
          <w:color w:val="000000" w:themeColor="text1"/>
          <w:sz w:val="24"/>
          <w:szCs w:val="20"/>
          <w:shd w:val="clear" w:color="auto" w:fill="FFFFFF"/>
        </w:rPr>
        <w:t>Media Pembelajaran adalah salah satu alat atau benda yang dapat menjadi perantara atau penghubung antara guru dan siswa untuk mempermudah menyampaikan pesan, perasaan, perhatian yang bertujuan untuk menstimulus siswa agar termotivasi dalam proses pembelajaran.</w:t>
      </w:r>
    </w:p>
    <w:p w:rsidR="0087236F" w:rsidRPr="00CB362C" w:rsidRDefault="0087236F" w:rsidP="001D4D54">
      <w:pPr>
        <w:pStyle w:val="proposal3"/>
        <w:numPr>
          <w:ilvl w:val="2"/>
          <w:numId w:val="51"/>
        </w:numPr>
        <w:spacing w:line="480" w:lineRule="auto"/>
        <w:ind w:left="709" w:hanging="709"/>
        <w:rPr>
          <w:b w:val="0"/>
        </w:rPr>
      </w:pPr>
      <w:bookmarkStart w:id="17" w:name="_Toc201266075"/>
      <w:bookmarkEnd w:id="16"/>
      <w:proofErr w:type="spellStart"/>
      <w:r w:rsidRPr="00CB362C">
        <w:t>Fungsi</w:t>
      </w:r>
      <w:proofErr w:type="spellEnd"/>
      <w:r w:rsidRPr="00CB362C">
        <w:t xml:space="preserve"> Media </w:t>
      </w:r>
      <w:proofErr w:type="spellStart"/>
      <w:r w:rsidRPr="00CB362C">
        <w:t>Pembelajaran</w:t>
      </w:r>
      <w:bookmarkEnd w:id="17"/>
      <w:proofErr w:type="spellEnd"/>
    </w:p>
    <w:p w:rsidR="0087236F" w:rsidRPr="00CB362C" w:rsidRDefault="0087236F" w:rsidP="0087236F">
      <w:pPr>
        <w:pStyle w:val="ListParagraph"/>
        <w:spacing w:after="0" w:line="480" w:lineRule="auto"/>
        <w:ind w:left="709"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Dalam proses pembelajaran, Media Pembelajaran memiliki beberapa fungsi.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DOI":"10.21831/jpai.v16i1.20173","ISSN":"0853-9472","abstract":"Pemilihan suatu jenis media pembelajaran merupakan salah satu bagian terpenting dalam proses pembelajaran di kelas. Pemilihan jenis media yang tidak tepat dapat menimbulkan berbagai efek dalam proses pembelajaran. Salah satu akibat yang paling sering ditemui adalah tidak maksimalnya proses pembelajaran yang terjadi di kelas. Hal ini akan menjadi penyebab utama tujuan akhir pembelajaran tidak tersampaikan dengan baik dan tidak dapat dicapai oleh peserta didik. Akuntansi merupakan salah satu mata pelajaran yang dikenal sebagai mata pelajaran yang memiliki perpaduan antara pemahaman konsep teori dan kemampuan eksak. Kondisi ini menuntut guru untuk lebih kreatif dalam menentukan jenis dan fungsi media yang terbaik dalam penyampaian materi di kelas. Dengan mengenal berbagai macam jenis dan fungsi media pembelajaran, diharapkan para guru dapat memilih dan menentukan jenis media pembelajaran yang terbaik untuk digunakan dalam proses pembelajaran di kelas.Kata kunci : Media Pembelajaran, akuntansi, Fungsi, dan jenis","author":[{"dropping-particle":"","family":"Aghni","given":"Rizqi Ilyasa","non-dropping-particle":"","parse-names":false,"suffix":""}],"container-title":"Jurnal Pendidikan Akuntansi Indonesia","id":"ITEM-1","issue":"1","issued":{"date-parts":[["2018"]]},"title":"Fungsi Dan Jenis Media Pembelajaran Dalam Pembelajaran Akuntansi","type":"article-journal","volume":"16"},"uris":["http://www.mendeley.com/documents/?uuid=d0250a45-1012-43f1-8a35-6bdc2f99b29d"]}],"mendeley":{"formattedCitation":"(Aghni, 2018)","plainTextFormattedCitation":"(Aghni, 2018)","previouslyFormattedCitation":"(Aghni, 2018)"},"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Aghni, 2018)</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njabarkan beberapa fungsi tersebut dalam beberapa jenis yaitu:</w:t>
      </w:r>
    </w:p>
    <w:p w:rsidR="0087236F" w:rsidRPr="00CB362C" w:rsidRDefault="0087236F" w:rsidP="001D4D54">
      <w:pPr>
        <w:pStyle w:val="ListParagraph"/>
        <w:numPr>
          <w:ilvl w:val="0"/>
          <w:numId w:val="6"/>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Komunikasi, Media pembelajaran digunakan untuk memudahkan komunikasi antara penyampaiai pesan dan penerima pesan.</w:t>
      </w:r>
    </w:p>
    <w:p w:rsidR="0087236F" w:rsidRPr="00CB362C" w:rsidRDefault="0087236F" w:rsidP="001D4D54">
      <w:pPr>
        <w:pStyle w:val="ListParagraph"/>
        <w:numPr>
          <w:ilvl w:val="0"/>
          <w:numId w:val="6"/>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Fungsi Motivasi, Dengan menggunakan media pembelajaran, diharapkan siswa akan lebih termotivasi dalam belajar. Dengan demikian, pengembangan media pembelajaran tidak hanya mengandung unsur artistik saja akan tetapi juga memudahkan siswa mempelajari materi pelajaran sehingga dapat meningkatkan gairah belajar siswa. </w:t>
      </w:r>
    </w:p>
    <w:p w:rsidR="0087236F" w:rsidRPr="00CB362C" w:rsidRDefault="0087236F" w:rsidP="001D4D54">
      <w:pPr>
        <w:pStyle w:val="ListParagraph"/>
        <w:numPr>
          <w:ilvl w:val="0"/>
          <w:numId w:val="6"/>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Fungsi kebermaknaan, Melalui penggunaan media, pembelajaran bukan hanya dapat meningkatkan penambahan informasi berupa data dan fakta sebagai pengembangan aspek kognitif tahap rendah, akan tetapi dapat meningkatkan kemampuan siswa untuk menganalisis dan menciptasebagai aspek kognitif tahap tinggi. </w:t>
      </w:r>
      <w:r w:rsidRPr="00CB362C">
        <w:rPr>
          <w:rFonts w:ascii="Times New Roman" w:hAnsi="Times New Roman" w:cs="Times New Roman"/>
          <w:color w:val="000000" w:themeColor="text1"/>
          <w:sz w:val="24"/>
          <w:szCs w:val="24"/>
        </w:rPr>
        <w:lastRenderedPageBreak/>
        <w:t>Bahkan lebih dari itu dapat meningkatkan aspek sikap dan keterampilan.</w:t>
      </w:r>
    </w:p>
    <w:p w:rsidR="0087236F" w:rsidRPr="00CB362C" w:rsidRDefault="0087236F" w:rsidP="001D4D54">
      <w:pPr>
        <w:pStyle w:val="ListParagraph"/>
        <w:numPr>
          <w:ilvl w:val="0"/>
          <w:numId w:val="6"/>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penyamaan persepsi. Melalui pemanfaatan media pembelajaran, diharapkan dapat menyamakan persepsi setiap siswa, sehingga setiap siswa memiliki pandangan yang sama terhadap informasi yang disuguhkan.</w:t>
      </w:r>
    </w:p>
    <w:p w:rsidR="0087236F" w:rsidRPr="00CB362C" w:rsidRDefault="0087236F" w:rsidP="001D4D54">
      <w:pPr>
        <w:pStyle w:val="ListParagraph"/>
        <w:numPr>
          <w:ilvl w:val="0"/>
          <w:numId w:val="6"/>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individualitas. Pemanfaatan media pembelajaran berfungsi untuk dapat melayani kebutuhan setiap individu yang memiliki minat dan gaya belajar yang berbeda.</w:t>
      </w:r>
    </w:p>
    <w:p w:rsidR="0087236F" w:rsidRPr="00CB362C" w:rsidRDefault="0087236F" w:rsidP="0087236F">
      <w:pPr>
        <w:spacing w:after="0"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21831/jpai.v16i1.20173","ISSN":"0853-9472","abstract":"Pemilihan suatu jenis media pembelajaran merupakan salah satu bagian terpenting dalam proses pembelajaran di kelas. Pemilihan jenis media yang tidak tepat dapat menimbulkan berbagai efek dalam proses pembelajaran. Salah satu akibat yang paling sering ditemui adalah tidak maksimalnya proses pembelajaran yang terjadi di kelas. Hal ini akan menjadi penyebab utama tujuan akhir pembelajaran tidak tersampaikan dengan baik dan tidak dapat dicapai oleh peserta didik. Akuntansi merupakan salah satu mata pelajaran yang dikenal sebagai mata pelajaran yang memiliki perpaduan antara pemahaman konsep teori dan kemampuan eksak. Kondisi ini menuntut guru untuk lebih kreatif dalam menentukan jenis dan fungsi media yang terbaik dalam penyampaian materi di kelas. Dengan mengenal berbagai macam jenis dan fungsi media pembelajaran, diharapkan para guru dapat memilih dan menentukan jenis media pembelajaran yang terbaik untuk digunakan dalam proses pembelajaran di kelas.Kata kunci : Media Pembelajaran, akuntansi, Fungsi, dan jenis","author":[{"dropping-particle":"","family":"Aghni","given":"Rizqi Ilyasa","non-dropping-particle":"","parse-names":false,"suffix":""}],"container-title":"Jurnal Pendidikan Akuntansi Indonesia","id":"ITEM-1","issue":"1","issued":{"date-parts":[["2018"]]},"title":"Fungsi Dan Jenis Media Pembelajaran Dalam Pembelajaran Akuntansi","type":"article-journal","volume":"16"},"uris":["http://www.mendeley.com/documents/?uuid=d0250a45-1012-43f1-8a35-6bdc2f99b29d"]}],"mendeley":{"formattedCitation":"(Aghni, 2018)","plainTextFormattedCitation":"(Aghni, 2018)","previouslyFormattedCitation":"(Aghni, 2018)"},"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Aghni, 2018)</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mengemukakan empat fungsi media pembelajaran, khususnya media visual, yaitu:</w:t>
      </w:r>
    </w:p>
    <w:p w:rsidR="0087236F" w:rsidRPr="00CB362C" w:rsidRDefault="0087236F" w:rsidP="001D4D54">
      <w:pPr>
        <w:pStyle w:val="ListParagraph"/>
        <w:numPr>
          <w:ilvl w:val="0"/>
          <w:numId w:val="11"/>
        </w:numPr>
        <w:spacing w:after="0" w:line="480" w:lineRule="auto"/>
        <w:ind w:left="1418"/>
        <w:jc w:val="both"/>
        <w:rPr>
          <w:rFonts w:ascii="Times New Roman" w:hAnsi="Times New Roman" w:cs="Times New Roman"/>
          <w:color w:val="000000" w:themeColor="text1"/>
          <w:sz w:val="28"/>
          <w:szCs w:val="24"/>
        </w:rPr>
      </w:pPr>
      <w:r w:rsidRPr="00CB362C">
        <w:rPr>
          <w:rFonts w:ascii="Times New Roman" w:hAnsi="Times New Roman" w:cs="Times New Roman"/>
          <w:color w:val="000000" w:themeColor="text1"/>
          <w:sz w:val="24"/>
        </w:rPr>
        <w:t>Fungsi atensi, Fungsi atensi media visual merupakan inti, yaitu menarik dan mengarahkan perhatian siswa untuk berkonsentrasi kepada isi pelajaran yang berkaitan dengan makna visual yang ditampilkan atau menyertai teks materi pelajaran.</w:t>
      </w:r>
    </w:p>
    <w:p w:rsidR="0087236F" w:rsidRPr="00CB362C" w:rsidRDefault="0087236F" w:rsidP="001D4D54">
      <w:pPr>
        <w:pStyle w:val="ListParagraph"/>
        <w:numPr>
          <w:ilvl w:val="0"/>
          <w:numId w:val="11"/>
        </w:numPr>
        <w:spacing w:after="0" w:line="480" w:lineRule="auto"/>
        <w:ind w:left="1418"/>
        <w:jc w:val="both"/>
        <w:rPr>
          <w:rFonts w:ascii="Times New Roman" w:hAnsi="Times New Roman" w:cs="Times New Roman"/>
          <w:color w:val="000000" w:themeColor="text1"/>
          <w:sz w:val="32"/>
          <w:szCs w:val="24"/>
        </w:rPr>
      </w:pPr>
      <w:r w:rsidRPr="00CB362C">
        <w:rPr>
          <w:rFonts w:ascii="Times New Roman" w:hAnsi="Times New Roman" w:cs="Times New Roman"/>
          <w:color w:val="000000" w:themeColor="text1"/>
          <w:sz w:val="24"/>
        </w:rPr>
        <w:t>Fungsi afektif, Dapat terlihat dari tingkat kenikmatan siswa ketika belajar (atau membaca) teks yang bergambar. Gambar atau lambang visual dapat menggugah emosi dan sikap siswa.</w:t>
      </w:r>
    </w:p>
    <w:p w:rsidR="0087236F" w:rsidRPr="00CB362C" w:rsidRDefault="0087236F" w:rsidP="001D4D54">
      <w:pPr>
        <w:pStyle w:val="ListParagraph"/>
        <w:numPr>
          <w:ilvl w:val="0"/>
          <w:numId w:val="11"/>
        </w:numPr>
        <w:spacing w:after="0" w:line="480" w:lineRule="auto"/>
        <w:ind w:left="1418"/>
        <w:jc w:val="both"/>
        <w:rPr>
          <w:rFonts w:ascii="Times New Roman" w:hAnsi="Times New Roman" w:cs="Times New Roman"/>
          <w:color w:val="000000" w:themeColor="text1"/>
          <w:sz w:val="36"/>
          <w:szCs w:val="24"/>
        </w:rPr>
      </w:pPr>
      <w:r w:rsidRPr="00CB362C">
        <w:rPr>
          <w:rFonts w:ascii="Times New Roman" w:hAnsi="Times New Roman" w:cs="Times New Roman"/>
          <w:color w:val="000000" w:themeColor="text1"/>
          <w:sz w:val="24"/>
        </w:rPr>
        <w:t>Fungsi kognitif, Terlihat dari temuan-temuan penelitian yang mengungkapkan bahwa lambang visual atau gambar memperlancar pencapaian tujuan untuk memahami dan mengingat informasi atau pesan yang terkandung dalam gambar.</w:t>
      </w:r>
    </w:p>
    <w:p w:rsidR="0087236F" w:rsidRPr="00CB362C" w:rsidRDefault="0087236F" w:rsidP="001D4D54">
      <w:pPr>
        <w:pStyle w:val="ListParagraph"/>
        <w:numPr>
          <w:ilvl w:val="0"/>
          <w:numId w:val="11"/>
        </w:numPr>
        <w:spacing w:after="0" w:line="480" w:lineRule="auto"/>
        <w:ind w:left="1418"/>
        <w:jc w:val="both"/>
        <w:rPr>
          <w:rFonts w:ascii="Times New Roman" w:hAnsi="Times New Roman" w:cs="Times New Roman"/>
          <w:color w:val="000000" w:themeColor="text1"/>
          <w:sz w:val="32"/>
          <w:szCs w:val="24"/>
        </w:rPr>
      </w:pPr>
      <w:r w:rsidRPr="00CB362C">
        <w:rPr>
          <w:rFonts w:ascii="Times New Roman" w:hAnsi="Times New Roman" w:cs="Times New Roman"/>
          <w:color w:val="000000" w:themeColor="text1"/>
          <w:sz w:val="24"/>
        </w:rPr>
        <w:lastRenderedPageBreak/>
        <w:t xml:space="preserve">Fungsi kompensatoris, Media pembelajaran berfungsi untuk mengakomodasikan siswa yang lemah dan lambat menerima dan memahami isi pelajaran yang disajikan dengan </w:t>
      </w:r>
      <w:r w:rsidRPr="00CB362C">
        <w:rPr>
          <w:rFonts w:ascii="Times New Roman" w:hAnsi="Times New Roman" w:cs="Times New Roman"/>
          <w:color w:val="000000" w:themeColor="text1"/>
        </w:rPr>
        <w:t>teks atau disajikan secara verbal.</w:t>
      </w:r>
    </w:p>
    <w:p w:rsidR="0087236F" w:rsidRPr="00CB362C" w:rsidRDefault="0087236F" w:rsidP="0087236F">
      <w:pPr>
        <w:pStyle w:val="ListParagraph"/>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Wita Triyani Dalimunthe, 2024)</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Media pembelajaran berfungsi sebagai alat atau bahan yang digunakan dalam pembelajaran untuk memberikan rangsangan belajar pada peserta didik, sekaligus meningkatkan minat dan motivas belajar peserta didik.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32939/tarbawi.v15i02.466","ISSN":"1858-1080","abstract":"ABSTRAK. Penelitian ini bertujuan untuk menghasilkan suatu media pembelajaran berbasis Prezi yang valid, praktis dan efektif. Penelitian ini merupakan penelitian pengembangan dengan menggunakan model 4-D yang terdiri atas 4 tahap, yaitu: 1) pendefinisian, 2) perancangan, 3) pengembangan, dan 4) penyebaran. Media pembelajaran yang dikembangkan dalam penelitian ini adalah suatu alat presentasi digital berbasis Prezi pada materi Geometri bagi mahasiswa kelas 4B jurusan Tadris Matematika IAIN Kerinci Tahun Ajaran 2017/2018. Media pembelajaran berbasis Prezi ini terlebih dahulu diperiksa validitasnya untuk kemudian diujicobakan dan diimplementasikan pada proses perkuliahan di dalam kelas. Validasi dilakukan oleh ahli pendidikan matematika, pendidikan dasar dan bahasa. Kepraktisan media pembelajaran diselidiki dengan cara mengamati pelaksanaan perkuliahan, pengisian angket praktikalitas oleh mahasiswa, serta wawancara kepada mahasiswa. Keefektifan media pembelajaran diselidiki dengan cara mengamati aktivitas dan hasil belajar mahasiswa. Seluruh data yang diperoleh dianalisis secara deskriptif. Hasil analisis data menunjukkan bahwa: 1) media pembelajaran berbasis Prezi sudah valid berdasarkan segi konstruk dan isinya; 2) media pembelajaran berbasis Prezi juga sudah dapat dikatakan praktis berdasarkan pelaksanaan perkuliahan; dan 3) media pembelajaran berbasis Prezi sudah efektif terhadap aktivitas dan hasil belajar mahasiswa. Berdasarkan hasil uji coba dan implementasi media serta hasil analisis data dapat disimpulkan bahwa media pembelajaran berbasis Prezi sudah valid, praktis dan efektif.","author":[{"dropping-particle":"","family":"Sibarani","given":"Novenni Kristin","non-dropping-particle":"","parse-names":false,"suffix":""},{"dropping-particle":"","family":"Silalahi","given":"Beta Rapita","non-dropping-particle":"","parse-names":false,"suffix":""}],"container-title":"Tarbawi : Jurnal Ilmu Pendidikan","id":"ITEM-1","issue":"2","issued":{"date-parts":[["2019"]]},"page":"205-221","title":"PENGEMBANGAN MEDIA PEMBELAJARAN BERBASIS FLIPBOOK DIGITAL PADA SUBTEMA AKU ANAK MANDIRI DI KELAS III SD","type":"article-journal","volume":"15"},"uris":["http://www.mendeley.com/documents/?uuid=6a1e4911-519f-4879-afa8-57ac2d1d84bb"]}],"mendeley":{"formattedCitation":"(Sibarani &amp; Silalahi, 2019)","plainTextFormattedCitation":"(Sibarani &amp; Silalahi, 2019)","previouslyFormattedCitation":"(Sibarani &amp; Silalahi, 2019)"},"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Sibarani &amp; Silalahi, 2019)</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Media pembelajaran berfungsi sebagai alat perantara atau pendukung dengan menghadirkan objek lain sebagai penyampaian pesan dalam pembelajaran agar tercapainya tujuan dalam pembelajaran.</w:t>
      </w:r>
    </w:p>
    <w:p w:rsidR="0087236F" w:rsidRPr="00CB362C" w:rsidRDefault="0087236F" w:rsidP="0087236F">
      <w:pPr>
        <w:pStyle w:val="ListParagraph"/>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0"/>
          <w:shd w:val="clear" w:color="auto" w:fill="FFFFFF"/>
        </w:rPr>
        <w:t xml:space="preserve">Berdasarkan Fungsi diatas dapat disimpulkan bahwa Media Pembelajaran memiliki beberapa fungsi yaitu sebagai alat yang dapat memudahkan penyampaian materi pembelajaran dan juga dapat memudahkan dalam </w:t>
      </w:r>
      <w:r w:rsidRPr="00CB362C">
        <w:rPr>
          <w:rFonts w:ascii="Times New Roman" w:hAnsi="Times New Roman" w:cs="Times New Roman"/>
          <w:color w:val="000000" w:themeColor="text1"/>
          <w:sz w:val="24"/>
          <w:szCs w:val="24"/>
        </w:rPr>
        <w:t xml:space="preserve">menyamakan persepsi, pandangan setiap siswa untuk menganalisis dan mencipta sebagai aspek kognitif tahap tinggi. Fungsi media pembelajaran juga dapat </w:t>
      </w:r>
      <w:r w:rsidRPr="00CB362C">
        <w:rPr>
          <w:rFonts w:ascii="Times New Roman" w:hAnsi="Times New Roman" w:cs="Times New Roman"/>
          <w:color w:val="000000" w:themeColor="text1"/>
          <w:sz w:val="24"/>
        </w:rPr>
        <w:t>mengakomodasikan siswa yang lemah dan lambat menerima dan memahami isi pelajaran melalui visual atau gambar.</w:t>
      </w:r>
    </w:p>
    <w:p w:rsidR="0087236F" w:rsidRPr="00CB362C" w:rsidRDefault="0087236F" w:rsidP="001D4D54">
      <w:pPr>
        <w:pStyle w:val="proposal3"/>
        <w:numPr>
          <w:ilvl w:val="3"/>
          <w:numId w:val="28"/>
        </w:numPr>
        <w:spacing w:line="480" w:lineRule="auto"/>
        <w:ind w:left="851" w:hanging="709"/>
        <w:rPr>
          <w:b w:val="0"/>
        </w:rPr>
      </w:pPr>
      <w:bookmarkStart w:id="18" w:name="_Toc201266076"/>
      <w:proofErr w:type="spellStart"/>
      <w:r w:rsidRPr="00CB362C">
        <w:t>Jenis-Jenis</w:t>
      </w:r>
      <w:proofErr w:type="spellEnd"/>
      <w:r w:rsidRPr="00CB362C">
        <w:t xml:space="preserve"> Media </w:t>
      </w:r>
      <w:proofErr w:type="spellStart"/>
      <w:r w:rsidRPr="00CB362C">
        <w:t>Pembelajaran</w:t>
      </w:r>
      <w:bookmarkEnd w:id="18"/>
      <w:proofErr w:type="spellEnd"/>
    </w:p>
    <w:p w:rsidR="0087236F" w:rsidRPr="00CB362C" w:rsidRDefault="0087236F" w:rsidP="0087236F">
      <w:pPr>
        <w:pStyle w:val="ListParagraph"/>
        <w:spacing w:after="0" w:line="480" w:lineRule="auto"/>
        <w:ind w:left="851" w:firstLine="589"/>
        <w:jc w:val="both"/>
        <w:rPr>
          <w:rFonts w:ascii="Times New Roman" w:eastAsia="Times New Roman" w:hAnsi="Times New Roman" w:cs="Times New Roman"/>
          <w:color w:val="000000" w:themeColor="text1"/>
          <w:sz w:val="24"/>
          <w:szCs w:val="24"/>
        </w:rPr>
      </w:pPr>
      <w:r w:rsidRPr="00CB362C">
        <w:rPr>
          <w:rFonts w:ascii="Times New Roman" w:hAnsi="Times New Roman" w:cs="Times New Roman"/>
          <w:color w:val="000000" w:themeColor="text1"/>
          <w:sz w:val="24"/>
          <w:szCs w:val="20"/>
          <w:shd w:val="clear" w:color="auto" w:fill="FFFFFF"/>
        </w:rPr>
        <w:fldChar w:fldCharType="begin" w:fldLock="1"/>
      </w:r>
      <w:r w:rsidRPr="00CB362C">
        <w:rPr>
          <w:rFonts w:ascii="Times New Roman" w:hAnsi="Times New Roman" w:cs="Times New Roman"/>
          <w:color w:val="000000" w:themeColor="text1"/>
          <w:sz w:val="24"/>
          <w:szCs w:val="20"/>
          <w:shd w:val="clear" w:color="auto" w:fill="FFFFFF"/>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szCs w:val="20"/>
          <w:shd w:val="clear" w:color="auto" w:fill="FFFFFF"/>
        </w:rPr>
        <w:fldChar w:fldCharType="separate"/>
      </w:r>
      <w:r w:rsidRPr="00CB362C">
        <w:rPr>
          <w:rFonts w:ascii="Times New Roman" w:hAnsi="Times New Roman" w:cs="Times New Roman"/>
          <w:color w:val="000000" w:themeColor="text1"/>
          <w:sz w:val="24"/>
          <w:szCs w:val="20"/>
          <w:shd w:val="clear" w:color="auto" w:fill="FFFFFF"/>
        </w:rPr>
        <w:t>(Wita Triyani Dalimunthe, 2024)</w:t>
      </w:r>
      <w:r w:rsidRPr="00CB362C">
        <w:rPr>
          <w:rFonts w:ascii="Times New Roman" w:hAnsi="Times New Roman" w:cs="Times New Roman"/>
          <w:color w:val="000000" w:themeColor="text1"/>
          <w:sz w:val="24"/>
          <w:szCs w:val="20"/>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Media pembelajaran memiliki jenis yang beragam. Ada media visual yang menampilkan kegrafisan, media audio yang memperdengarkan suara, media audio visual yang </w:t>
      </w:r>
      <w:r w:rsidRPr="00CB362C">
        <w:rPr>
          <w:rFonts w:ascii="Times New Roman" w:hAnsi="Times New Roman" w:cs="Times New Roman"/>
          <w:color w:val="000000" w:themeColor="text1"/>
          <w:sz w:val="24"/>
          <w:szCs w:val="20"/>
          <w:shd w:val="clear" w:color="auto" w:fill="FFFFFF"/>
        </w:rPr>
        <w:lastRenderedPageBreak/>
        <w:t xml:space="preserve">menampilkan kegrafisan memperdengarkan suara, hingga media multimedia yang menggunakan peralatan-peralatan canggih. Menurut </w:t>
      </w:r>
      <w:bookmarkStart w:id="19" w:name="_Hlk201120556"/>
      <w:r w:rsidRPr="00CB362C">
        <w:rPr>
          <w:rFonts w:ascii="Times New Roman" w:hAnsi="Times New Roman" w:cs="Times New Roman"/>
          <w:color w:val="000000" w:themeColor="text1"/>
          <w:sz w:val="24"/>
          <w:szCs w:val="20"/>
          <w:shd w:val="clear" w:color="auto" w:fill="FFFFFF"/>
        </w:rPr>
        <w:fldChar w:fldCharType="begin" w:fldLock="1"/>
      </w:r>
      <w:r w:rsidRPr="00CB362C">
        <w:rPr>
          <w:rFonts w:ascii="Times New Roman" w:hAnsi="Times New Roman" w:cs="Times New Roman"/>
          <w:color w:val="000000" w:themeColor="text1"/>
          <w:sz w:val="24"/>
          <w:szCs w:val="20"/>
          <w:shd w:val="clear" w:color="auto" w:fill="FFFFFF"/>
        </w:rPr>
        <w:instrText>ADDIN CSL_CITATION {"citationItems":[{"id":"ITEM-1","itemData":{"abstract":"Pendidikan merupakan hal yang sangat penting bagi manusia dalam segala aspek kehidupannya. Pembelajaran sebagai suatu upaya yang dilakukan dengan sengaja oleh pendidik untuk menyampaikan ilmu pengetahuan, mengorganisasi dan menciptakan sistem lingkungan dengan berbagai metode sehingga siswa dapat melakukan kegiatan belajar secara efektif dan efisisen dengan hasil yang optimal. Namun pada kenyataannya, berdasarkan observasi yang dilaksanakan peneliti di UPTD SDN 010131 Pulau Rakyat Tua pada siswa kelas V siswa beranggapan bahwa mata pelajaran matematika sulit, guru masih menggunakan media cetak dalam pembelajaran, kemudian tingkat konsentrasi belajar siswa rendah, dan siswa kurang memperhatikan guru saat proses pembelajaran. Dengan adanya permasalahan diatas, maka perlu dilakukan upaya untuk mengatasinya. Peneliti mengembangan media pembelajaran variasi yang berbeda berbasis teknologi yaitu Media Pembelajaran Interaktif Berbantuan Articulate Storyline 3. Penelitian ini bertujuan untuk mengetahui respon siswa, mengetahui kevalidan, kepraktisan, keefektifan","author":[{"dropping-particle":"","family":"Sukmawarti","given":"","non-dropping-particle":"","parse-names":false,"suffix":""},{"dropping-particle":"","family":"Murwaningsih","given":"Sri Rahayu","non-dropping-particle":"","parse-names":false,"suffix":""}],"container-title":"Jurnal Ilmiah Pendidikan Dasar","id":"ITEM-1","issue":"04","issued":{"date-parts":[["2024"]]},"page":"2548-6950","title":"PENGEMBANGAN MEDIA PEMBELAJARAN INTERAKTIF BERBANTUAN ARTICULATE STORYLINE 3 BERBASIS MASALAH UNTUK MENINGKATKAN PEMAHAMAN KONSEP PADA MATERI PENGUMPULAN DAN PENYAJIAN DATA DI KELAS V SD","type":"article-journal","volume":"09"},"uris":["http://www.mendeley.com/documents/?uuid=aff060a4-f753-45f6-bf8f-5d1ce49bf68c"]}],"mendeley":{"formattedCitation":"(Sukmawarti &amp; Murwaningsih, 2024)","plainTextFormattedCitation":"(Sukmawarti &amp; Murwaningsih, 2024)","previouslyFormattedCitation":"(Sukmawarti &amp; Murwaningsih, 2024)"},"properties":{"noteIndex":0},"schema":"https://github.com/citation-style-language/schema/raw/master/csl-citation.json"}</w:instrText>
      </w:r>
      <w:r w:rsidRPr="00CB362C">
        <w:rPr>
          <w:rFonts w:ascii="Times New Roman" w:hAnsi="Times New Roman" w:cs="Times New Roman"/>
          <w:color w:val="000000" w:themeColor="text1"/>
          <w:sz w:val="24"/>
          <w:szCs w:val="20"/>
          <w:shd w:val="clear" w:color="auto" w:fill="FFFFFF"/>
        </w:rPr>
        <w:fldChar w:fldCharType="separate"/>
      </w:r>
      <w:r w:rsidRPr="00CB362C">
        <w:rPr>
          <w:rFonts w:ascii="Times New Roman" w:hAnsi="Times New Roman" w:cs="Times New Roman"/>
          <w:color w:val="000000" w:themeColor="text1"/>
          <w:sz w:val="24"/>
          <w:szCs w:val="20"/>
          <w:shd w:val="clear" w:color="auto" w:fill="FFFFFF"/>
        </w:rPr>
        <w:t>(Sukmawarti &amp; Murwaningsih, 2024)</w:t>
      </w:r>
      <w:r w:rsidRPr="00CB362C">
        <w:rPr>
          <w:rFonts w:ascii="Times New Roman" w:hAnsi="Times New Roman" w:cs="Times New Roman"/>
          <w:color w:val="000000" w:themeColor="text1"/>
          <w:sz w:val="24"/>
          <w:szCs w:val="20"/>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media pembelajaran memiliki beberapa jenis yang sering digunakan dalam pembelajaran adalah media audio, media visual, media audio -visual dan multimedia. </w:t>
      </w:r>
      <w:bookmarkEnd w:id="19"/>
      <w:r w:rsidRPr="00CB362C">
        <w:rPr>
          <w:rFonts w:ascii="Times New Roman" w:hAnsi="Times New Roman" w:cs="Times New Roman"/>
          <w:color w:val="000000" w:themeColor="text1"/>
          <w:sz w:val="24"/>
          <w:szCs w:val="20"/>
          <w:shd w:val="clear" w:color="auto" w:fill="FFFFFF"/>
        </w:rPr>
        <w:fldChar w:fldCharType="begin" w:fldLock="1"/>
      </w:r>
      <w:r w:rsidRPr="00CB362C">
        <w:rPr>
          <w:rFonts w:ascii="Times New Roman" w:hAnsi="Times New Roman" w:cs="Times New Roman"/>
          <w:color w:val="000000" w:themeColor="text1"/>
          <w:sz w:val="24"/>
          <w:szCs w:val="20"/>
          <w:shd w:val="clear" w:color="auto" w:fill="FFFFFF"/>
        </w:rPr>
        <w:instrText>ADDIN CSL_CITATION {"citationItems":[{"id":"ITEM-1","itemData":{"abstract":"The purpose of this study was to determine the types of learning media to improve student learning outcomes in elementary schools. The strategy used in this study is a descriptive strategy with a qualitative approach. The object of the study was a third grade teacher at SD Negeri Bunder III. The techniques used in this study were observation, interviews, and documentation. This research was conducted by one observation and interview. Learning media are tools that are used to support the implementation of the teaching and learning process, from books to the use of electronic devices in the classroom","author":[{"dropping-particle":"","family":"Magdalena","given":"Ina","non-dropping-particle":"","parse-names":false,"suffix":""},{"dropping-particle":"","family":"Nadya","given":"Rika","non-dropping-particle":"","parse-names":false,"suffix":""},{"dropping-particle":"","family":"Prahastiwi","given":"Winda","non-dropping-particle":"","parse-names":false,"suffix":""},{"dropping-particle":"","family":"Sutriyani","given":"","non-dropping-particle":"","parse-names":false,"suffix":""},{"dropping-particle":"","family":"Khoirunnisa","given":"","non-dropping-particle":"","parse-names":false,"suffix":""}],"container-title":"BINTANG : Jurnal Pendidikan dan Sains","id":"ITEM-1","issue":"2","issued":{"date-parts":[["2021"]]},"page":"377-386","title":"Analisis Penggunaan Jenis-Jenis Media Pembelajaran Untuk Meningkatkan Hasil Belajar Siswa Di SD Negeri Bunder III","type":"article-journal","volume":"3"},"uris":["http://www.mendeley.com/documents/?uuid=179ab365-37c7-4b17-aba9-b34d95309dc3"]}],"mendeley":{"formattedCitation":"(Magdalena et al., 2021)","plainTextFormattedCitation":"(Magdalena et al., 2021)","previouslyFormattedCitation":"(Magdalena et al., 2021)"},"properties":{"noteIndex":0},"schema":"https://github.com/citation-style-language/schema/raw/master/csl-citation.json"}</w:instrText>
      </w:r>
      <w:r w:rsidRPr="00CB362C">
        <w:rPr>
          <w:rFonts w:ascii="Times New Roman" w:hAnsi="Times New Roman" w:cs="Times New Roman"/>
          <w:color w:val="000000" w:themeColor="text1"/>
          <w:sz w:val="24"/>
          <w:szCs w:val="20"/>
          <w:shd w:val="clear" w:color="auto" w:fill="FFFFFF"/>
        </w:rPr>
        <w:fldChar w:fldCharType="separate"/>
      </w:r>
      <w:r w:rsidRPr="00CB362C">
        <w:rPr>
          <w:rFonts w:ascii="Times New Roman" w:hAnsi="Times New Roman" w:cs="Times New Roman"/>
          <w:color w:val="000000" w:themeColor="text1"/>
          <w:sz w:val="24"/>
          <w:szCs w:val="20"/>
          <w:shd w:val="clear" w:color="auto" w:fill="FFFFFF"/>
        </w:rPr>
        <w:t>(Magdalena et al., 2021)</w:t>
      </w:r>
      <w:r w:rsidRPr="00CB362C">
        <w:rPr>
          <w:rFonts w:ascii="Times New Roman" w:hAnsi="Times New Roman" w:cs="Times New Roman"/>
          <w:color w:val="000000" w:themeColor="text1"/>
          <w:sz w:val="24"/>
          <w:szCs w:val="20"/>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juga berpendapat </w:t>
      </w:r>
      <w:r w:rsidRPr="00CB362C">
        <w:rPr>
          <w:rFonts w:ascii="Times New Roman" w:eastAsia="Times New Roman" w:hAnsi="Times New Roman" w:cs="Times New Roman"/>
          <w:color w:val="000000" w:themeColor="text1"/>
          <w:sz w:val="24"/>
          <w:szCs w:val="30"/>
        </w:rPr>
        <w:t>Ada enam jenis dasar media pembelajaran, antara lain: Media cetak,  Media audio, Media visual, Media proyeksi gerak Manusia, Benda tiruan (miniatur)</w:t>
      </w:r>
      <w:r w:rsidRPr="00CB362C">
        <w:rPr>
          <w:rFonts w:ascii="Times New Roman" w:eastAsia="Times New Roman" w:hAnsi="Times New Roman" w:cs="Times New Roman"/>
          <w:color w:val="000000" w:themeColor="text1"/>
          <w:sz w:val="30"/>
          <w:szCs w:val="30"/>
        </w:rPr>
        <w:t>.</w:t>
      </w:r>
      <w:r w:rsidRPr="00CB362C">
        <w:rPr>
          <w:rFonts w:ascii="Times New Roman" w:eastAsia="Times New Roman" w:hAnsi="Times New Roman" w:cs="Times New Roman"/>
          <w:color w:val="000000" w:themeColor="text1"/>
          <w:sz w:val="24"/>
          <w:szCs w:val="24"/>
        </w:rPr>
        <w:t xml:space="preserve"> </w:t>
      </w:r>
      <w:r w:rsidRPr="00CB362C">
        <w:rPr>
          <w:rFonts w:ascii="Times New Roman" w:eastAsia="Times New Roman" w:hAnsi="Times New Roman" w:cs="Times New Roman"/>
          <w:color w:val="000000" w:themeColor="text1"/>
          <w:sz w:val="24"/>
          <w:szCs w:val="24"/>
        </w:rPr>
        <w:fldChar w:fldCharType="begin" w:fldLock="1"/>
      </w:r>
      <w:r w:rsidRPr="00CB362C">
        <w:rPr>
          <w:rFonts w:ascii="Times New Roman" w:eastAsia="Times New Roman" w:hAnsi="Times New Roman" w:cs="Times New Roman"/>
          <w:color w:val="000000" w:themeColor="text1"/>
          <w:sz w:val="24"/>
          <w:szCs w:val="24"/>
        </w:rPr>
        <w:instrText>ADDIN CSL_CITATION {"citationItems":[{"id":"ITEM-1","itemData":{"ISBN":"9781119130536","abstract":"&lt;p&gt;Penelitian pengembangan media pop up book ini dilatarbelakangi oleh terbatasnya sumber belajar yang inovatif dan cara berfikir kreatif siswa yang kurang maksimal. Media pembelajaran yang digunakan oleh peneliti belum pernah ada atau dipakai di sekolah tersebut sehingga kehadiran media sangat di butuhkan oleh seorang pendidik. Penelitian ini bertujuan: (1) Untuk menghasilkan media pembelajaran pop up book berbasis berfikir kreatif pada siswa, (2). Untuk mengetahui bagaimana respon peserta didik dan pendidik terhadap pengembangan media pembelajaran berbentuk pop up book. Penelitian ini merupakan jenis penelitian pengembangan R &amp;amp;amp; D (Research and Development) yang mengacu pada model pengembangan yang dikembangkan oleh Borg &amp;amp;amp; Gall dimana memiliki sepuluh langkah. Dimana penelitian ini subjek uji coba penelitian di kelas XI sekolah menengah atas. Terdapat dua variabel yaitu variabel bebas dan variabel terikat dimana variabel bebas media pembelajaran pop up book sedangkan variabel terikat berbasis berfikir kreatif peserta didik. Materi yang digunakan sistem pencernaan dengan menggunakan isntrumen pengumpulun data dengan pedoman wawancara, pedoman observasi dan angket. Media pembelajaran yang dikembangkan dinilai kelayakannya oleh ahli materi, ahli media dan ahli bahasa.&lt;/p&gt;","author":[{"dropping-particle":"","family":"Asni","given":"","non-dropping-particle":"","parse-names":false,"suffix":""}],"container-title":"Research Journal","id":"ITEM-1","issue":"1","issued":{"date-parts":[["2021"]]},"page":"135-150","title":"Pengembangan Media Pembelajaran Pop Up Book Jenis-Jenis Makanan Khas Sampang Madura Tema 1 Subtema 3 Pembelajaran 1 Kelas IV UPTD SDN Gunung Sekar 5 Sampang Madura","type":"article-journal","volume":"9"},"uris":["http://www.mendeley.com/documents/?uuid=cd814328-671b-4ad3-903b-78a15b8115b5"]}],"mendeley":{"formattedCitation":"(Asni, 2021)","plainTextFormattedCitation":"(Asni, 2021)","previouslyFormattedCitation":"(Asni, 2021)"},"properties":{"noteIndex":0},"schema":"https://github.com/citation-style-language/schema/raw/master/csl-citation.json"}</w:instrText>
      </w:r>
      <w:r w:rsidRPr="00CB362C">
        <w:rPr>
          <w:rFonts w:ascii="Times New Roman" w:eastAsia="Times New Roman" w:hAnsi="Times New Roman" w:cs="Times New Roman"/>
          <w:color w:val="000000" w:themeColor="text1"/>
          <w:sz w:val="24"/>
          <w:szCs w:val="24"/>
        </w:rPr>
        <w:fldChar w:fldCharType="separate"/>
      </w:r>
      <w:r w:rsidRPr="00CB362C">
        <w:rPr>
          <w:rFonts w:ascii="Times New Roman" w:eastAsia="Times New Roman" w:hAnsi="Times New Roman" w:cs="Times New Roman"/>
          <w:color w:val="000000" w:themeColor="text1"/>
          <w:sz w:val="24"/>
          <w:szCs w:val="24"/>
        </w:rPr>
        <w:t>(Asni, 2021)</w:t>
      </w:r>
      <w:r w:rsidRPr="00CB362C">
        <w:rPr>
          <w:rFonts w:ascii="Times New Roman" w:eastAsia="Times New Roman" w:hAnsi="Times New Roman" w:cs="Times New Roman"/>
          <w:color w:val="000000" w:themeColor="text1"/>
          <w:sz w:val="24"/>
          <w:szCs w:val="24"/>
        </w:rPr>
        <w:fldChar w:fldCharType="end"/>
      </w:r>
      <w:r w:rsidRPr="00CB362C">
        <w:rPr>
          <w:rFonts w:ascii="Times New Roman" w:eastAsia="Times New Roman" w:hAnsi="Times New Roman" w:cs="Times New Roman"/>
          <w:color w:val="000000" w:themeColor="text1"/>
          <w:sz w:val="24"/>
          <w:szCs w:val="24"/>
        </w:rPr>
        <w:t xml:space="preserve"> klasifikasi media pembelajaranterbagi menjadi dua dimensi, media tiga dimensi, media proyeksi, penggunaan lingkungan. Keempat klasifikasi media tersebut kemudia terbagi menjadi beberapa jenis, adapun penjelasan sebagai berikut:</w:t>
      </w:r>
    </w:p>
    <w:p w:rsidR="0087236F" w:rsidRPr="00CB362C" w:rsidRDefault="0087236F" w:rsidP="001D4D54">
      <w:pPr>
        <w:pStyle w:val="ListParagraph"/>
        <w:numPr>
          <w:ilvl w:val="0"/>
          <w:numId w:val="24"/>
        </w:numPr>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dua dimensi </w:t>
      </w:r>
    </w:p>
    <w:p w:rsidR="0087236F" w:rsidRPr="00CB362C" w:rsidRDefault="0087236F" w:rsidP="0087236F">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Merupakan media yang dapat mengkomunikasikan fakta-fakta dan gagasan-gagasan secara jelas dan kuat melalui perpaduan antara pengungkap kata-kata dan gambar. Pengungkapan itu bisa berbentuk diagram, sket, atau grafik. Kata-kata dan angka-angka yang dipergunakan sebagai judul dan penjelasan kepada grafik, bagan, diagram, poster kartun, dan komik.</w:t>
      </w:r>
    </w:p>
    <w:p w:rsidR="0087236F" w:rsidRPr="00CB362C" w:rsidRDefault="0087236F" w:rsidP="001D4D54">
      <w:pPr>
        <w:pStyle w:val="ListParagraph"/>
        <w:numPr>
          <w:ilvl w:val="0"/>
          <w:numId w:val="12"/>
        </w:numPr>
        <w:spacing w:after="0" w:line="480" w:lineRule="auto"/>
        <w:ind w:left="1418" w:hanging="28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tiga dimensi </w:t>
      </w:r>
    </w:p>
    <w:p w:rsidR="0087236F" w:rsidRPr="00CB362C" w:rsidRDefault="0087236F" w:rsidP="0087236F">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tiga dimensi yang sering digunakan dalam pembelajaran adalah model dan boneka. Model murupakan tiga dimensi dari beberapa objek nyata yang terlalu besar, terlalu jauh, terlalu kecil, </w:t>
      </w:r>
      <w:r w:rsidRPr="00CB362C">
        <w:rPr>
          <w:rFonts w:ascii="Times New Roman" w:hAnsi="Times New Roman" w:cs="Times New Roman"/>
          <w:color w:val="000000" w:themeColor="text1"/>
          <w:sz w:val="24"/>
          <w:szCs w:val="24"/>
          <w:shd w:val="clear" w:color="auto" w:fill="FFFFFF"/>
        </w:rPr>
        <w:lastRenderedPageBreak/>
        <w:t>terlalu mahal, terlalu jarang atau terlalu susah untuk dibawa kedalam kelas dan sipelajari siswa dalam wujud aslinya. Model terdiri dari beberapa jenis yakni model padat, model susun, model penampang, model kerja, mock-up, dan diorama.</w:t>
      </w:r>
    </w:p>
    <w:p w:rsidR="0087236F" w:rsidRPr="00CB362C" w:rsidRDefault="0087236F" w:rsidP="001D4D54">
      <w:pPr>
        <w:pStyle w:val="ListParagraph"/>
        <w:numPr>
          <w:ilvl w:val="0"/>
          <w:numId w:val="12"/>
        </w:numPr>
        <w:spacing w:after="0" w:line="480" w:lineRule="auto"/>
        <w:ind w:left="1418" w:hanging="28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proyek </w:t>
      </w:r>
    </w:p>
    <w:p w:rsidR="0087236F" w:rsidRPr="00CB362C" w:rsidRDefault="0087236F" w:rsidP="0087236F">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proyek terdiri dari dua yakni </w:t>
      </w:r>
      <w:r w:rsidRPr="00CB362C">
        <w:rPr>
          <w:rFonts w:ascii="Times New Roman" w:hAnsi="Times New Roman" w:cs="Times New Roman"/>
          <w:i/>
          <w:color w:val="000000" w:themeColor="text1"/>
          <w:sz w:val="24"/>
          <w:szCs w:val="24"/>
          <w:shd w:val="clear" w:color="auto" w:fill="FFFFFF"/>
        </w:rPr>
        <w:t>overhead projector</w:t>
      </w:r>
      <w:r w:rsidRPr="00CB362C">
        <w:rPr>
          <w:rFonts w:ascii="Times New Roman" w:hAnsi="Times New Roman" w:cs="Times New Roman"/>
          <w:color w:val="000000" w:themeColor="text1"/>
          <w:sz w:val="24"/>
          <w:szCs w:val="24"/>
          <w:shd w:val="clear" w:color="auto" w:fill="FFFFFF"/>
        </w:rPr>
        <w:t xml:space="preserve"> dan slide </w:t>
      </w:r>
      <w:r w:rsidRPr="00CB362C">
        <w:rPr>
          <w:rFonts w:ascii="Times New Roman" w:hAnsi="Times New Roman" w:cs="Times New Roman"/>
          <w:i/>
          <w:color w:val="000000" w:themeColor="text1"/>
          <w:sz w:val="24"/>
          <w:szCs w:val="24"/>
          <w:shd w:val="clear" w:color="auto" w:fill="FFFFFF"/>
        </w:rPr>
        <w:t>overhead projector</w:t>
      </w:r>
      <w:r w:rsidRPr="00CB362C">
        <w:rPr>
          <w:rFonts w:ascii="Times New Roman" w:hAnsi="Times New Roman" w:cs="Times New Roman"/>
          <w:color w:val="000000" w:themeColor="text1"/>
          <w:sz w:val="24"/>
          <w:szCs w:val="24"/>
          <w:shd w:val="clear" w:color="auto" w:fill="FFFFFF"/>
        </w:rPr>
        <w:t xml:space="preserve"> merupakan jenis prangkat keras yang terdiri dari atas sebuah koyak dengan bagian atasnya sebagai landasan yang luas untuk meletakan materi pengajaran. Sedangkan slide adalah gambaran transparan dalam bentuk positif arya fotugrafi atau tangan sendiri.</w:t>
      </w:r>
    </w:p>
    <w:p w:rsidR="0087236F" w:rsidRPr="00CB362C" w:rsidRDefault="0087236F" w:rsidP="001D4D54">
      <w:pPr>
        <w:pStyle w:val="ListParagraph"/>
        <w:numPr>
          <w:ilvl w:val="0"/>
          <w:numId w:val="12"/>
        </w:numPr>
        <w:spacing w:after="0" w:line="480" w:lineRule="auto"/>
        <w:ind w:left="1418" w:hanging="28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Penggunaan lingkungan </w:t>
      </w:r>
    </w:p>
    <w:p w:rsidR="0087236F" w:rsidRPr="00CB362C" w:rsidRDefault="0087236F" w:rsidP="0087236F">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Lingkungan sebagai media pembelajaran yakni pihak guru dan siswa kepada lingkungan yang aktual untuk dipelajari, diamati dalam hubungannya dengan proses belajar dan mengajar. Cara ini lebih bermakna disebabkan para siswa dihadapkan dengan peristiwa dan keadaan yang sebenarnya secara alami sehingga lebih nyata, lebih faktual, dan kebenarannya lebih dapat di pertanggung jawabkan. Membawa kelas atau para siswa keluar kelas dalam rangka kegiatan belajar tidak terbatas oleh waku. Artinya tidak selalu memakan waktu yanglama tapi bisa dalam satu atau dua jam pembelajaran bergabung kepada apa yang akan dipelajarinya dan bagaimana caranya.</w:t>
      </w:r>
    </w:p>
    <w:p w:rsidR="0087236F" w:rsidRPr="00CB362C" w:rsidRDefault="0087236F" w:rsidP="0087236F">
      <w:pPr>
        <w:pStyle w:val="ListParagraph"/>
        <w:spacing w:after="0" w:line="480" w:lineRule="auto"/>
        <w:ind w:left="851" w:firstLine="709"/>
        <w:jc w:val="both"/>
        <w:rPr>
          <w:rFonts w:ascii="Times New Roman" w:eastAsia="Times New Roman" w:hAnsi="Times New Roman" w:cs="Times New Roman"/>
          <w:color w:val="000000" w:themeColor="text1"/>
          <w:sz w:val="24"/>
          <w:szCs w:val="30"/>
        </w:rPr>
      </w:pPr>
      <w:r w:rsidRPr="00CB362C">
        <w:rPr>
          <w:rFonts w:ascii="Times New Roman" w:hAnsi="Times New Roman" w:cs="Times New Roman"/>
          <w:color w:val="000000" w:themeColor="text1"/>
          <w:sz w:val="24"/>
          <w:szCs w:val="20"/>
          <w:shd w:val="clear" w:color="auto" w:fill="FFFFFF"/>
        </w:rPr>
        <w:lastRenderedPageBreak/>
        <w:t xml:space="preserve">Berdasarkan jenis-jenis diatas dapat disimpulkan bahwa </w:t>
      </w:r>
      <w:bookmarkStart w:id="20" w:name="_Hlk201120498"/>
      <w:r w:rsidRPr="00CB362C">
        <w:rPr>
          <w:rFonts w:ascii="Times New Roman" w:hAnsi="Times New Roman" w:cs="Times New Roman"/>
          <w:color w:val="000000" w:themeColor="text1"/>
          <w:sz w:val="24"/>
          <w:szCs w:val="20"/>
          <w:shd w:val="clear" w:color="auto" w:fill="FFFFFF"/>
        </w:rPr>
        <w:t xml:space="preserve">Media Pembelajaran memiliki beberapa Jenis yaitu </w:t>
      </w:r>
      <w:r w:rsidRPr="00CB362C">
        <w:rPr>
          <w:rFonts w:ascii="Times New Roman" w:eastAsia="Times New Roman" w:hAnsi="Times New Roman" w:cs="Times New Roman"/>
          <w:color w:val="000000" w:themeColor="text1"/>
          <w:sz w:val="24"/>
          <w:szCs w:val="30"/>
        </w:rPr>
        <w:t>Media cetak, Media audio, Media visual, Media proyeksi gerak Manusia dan Benda tiruan. Dari beberapa jenis media tersebut pastinya memiliki kekurangan dan kelebihan masing-masing dan harus disesuaikan terhadap kondisi siswa terlebih dahulu sebelum menerapkan media pembalajaran.</w:t>
      </w:r>
    </w:p>
    <w:p w:rsidR="0087236F" w:rsidRPr="00CB362C" w:rsidRDefault="0087236F" w:rsidP="001D4D54">
      <w:pPr>
        <w:pStyle w:val="proposal3"/>
        <w:numPr>
          <w:ilvl w:val="3"/>
          <w:numId w:val="28"/>
        </w:numPr>
        <w:spacing w:line="480" w:lineRule="auto"/>
        <w:ind w:left="851"/>
        <w:rPr>
          <w:b w:val="0"/>
        </w:rPr>
      </w:pPr>
      <w:bookmarkStart w:id="21" w:name="_Toc201266077"/>
      <w:bookmarkEnd w:id="20"/>
      <w:proofErr w:type="spellStart"/>
      <w:r w:rsidRPr="00CB362C">
        <w:t>Ciri-Ciri</w:t>
      </w:r>
      <w:proofErr w:type="spellEnd"/>
      <w:r w:rsidRPr="00CB362C">
        <w:t xml:space="preserve"> Media </w:t>
      </w:r>
      <w:proofErr w:type="spellStart"/>
      <w:r w:rsidRPr="00CB362C">
        <w:t>Pembelajaran</w:t>
      </w:r>
      <w:bookmarkEnd w:id="21"/>
      <w:proofErr w:type="spellEnd"/>
    </w:p>
    <w:p w:rsidR="0087236F" w:rsidRPr="00CB362C" w:rsidRDefault="0087236F" w:rsidP="0087236F">
      <w:pPr>
        <w:pStyle w:val="ListParagraph"/>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urut</w:t>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0"/>
          <w:shd w:val="clear" w:color="auto" w:fill="FFFFFF"/>
        </w:rPr>
        <w:fldChar w:fldCharType="begin" w:fldLock="1"/>
      </w:r>
      <w:r w:rsidRPr="00CB362C">
        <w:rPr>
          <w:rFonts w:ascii="Times New Roman" w:hAnsi="Times New Roman" w:cs="Times New Roman"/>
          <w:color w:val="000000" w:themeColor="text1"/>
          <w:sz w:val="24"/>
          <w:szCs w:val="20"/>
          <w:shd w:val="clear" w:color="auto" w:fill="FFFFFF"/>
        </w:rPr>
        <w:instrText>ADDIN CSL_CITATION {"citationItems":[{"id":"ITEM-1","itemData":{"DOI":"10.36088/islamika.v2i2.796","ISSN":"2656-5382","abstract":"Media words translated from Latinmedius that are fully translated 'middle', 'sponsored' or 'introduction. In Arabic, the media is the introduction or introduction of messages from the sender to the recipient of the message. Gerach &amp; Ely said that the media agree here is human, material, or accident that builds needs that enable people to find out, seek or seek help. Learning is an activity or a process to gain knowledge, improve skills, improve behavior, attitudes, and strengthen personality. In the context of becoming know or the process of gaining knowledge, according to conventional scientific understanding, human contact with nature is termed experience. According to Gane, learning can determine as a process in which an organization changes its behavior as an experience.","author":[{"dropping-particle":"","family":"Suparlan","given":"Suparlan","non-dropping-particle":"","parse-names":false,"suffix":""}],"container-title":"Islamika","id":"ITEM-1","issue":"2","issued":{"date-parts":[["2020"]]},"page":"298-311","title":"Peran Media dalam Pembeajaran di SD/MI","type":"article-journal","volume":"2"},"uris":["http://www.mendeley.com/documents/?uuid=a6655350-27ce-4578-b63a-c41903350d39"]}],"mendeley":{"formattedCitation":"(Suparlan, 2020)","plainTextFormattedCitation":"(Suparlan, 2020)","previouslyFormattedCitation":"(Suparlan, 2020)"},"properties":{"noteIndex":0},"schema":"https://github.com/citation-style-language/schema/raw/master/csl-citation.json"}</w:instrText>
      </w:r>
      <w:r w:rsidRPr="00CB362C">
        <w:rPr>
          <w:rFonts w:ascii="Times New Roman" w:hAnsi="Times New Roman" w:cs="Times New Roman"/>
          <w:color w:val="000000" w:themeColor="text1"/>
          <w:sz w:val="24"/>
          <w:szCs w:val="20"/>
          <w:shd w:val="clear" w:color="auto" w:fill="FFFFFF"/>
        </w:rPr>
        <w:fldChar w:fldCharType="separate"/>
      </w:r>
      <w:r w:rsidRPr="00CB362C">
        <w:rPr>
          <w:rFonts w:ascii="Times New Roman" w:hAnsi="Times New Roman" w:cs="Times New Roman"/>
          <w:color w:val="000000" w:themeColor="text1"/>
          <w:sz w:val="24"/>
          <w:szCs w:val="20"/>
          <w:shd w:val="clear" w:color="auto" w:fill="FFFFFF"/>
        </w:rPr>
        <w:t>(Suparlan, 2020)</w:t>
      </w:r>
      <w:r w:rsidRPr="00CB362C">
        <w:rPr>
          <w:rFonts w:ascii="Times New Roman" w:hAnsi="Times New Roman" w:cs="Times New Roman"/>
          <w:color w:val="000000" w:themeColor="text1"/>
          <w:sz w:val="24"/>
          <w:szCs w:val="20"/>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rPr>
        <w:t>media pembelajaran meiliki ciri-ciri sebagai berikut:</w:t>
      </w:r>
    </w:p>
    <w:p w:rsidR="0087236F" w:rsidRPr="00CB362C" w:rsidRDefault="0087236F" w:rsidP="001D4D54">
      <w:pPr>
        <w:pStyle w:val="ListParagraph"/>
        <w:numPr>
          <w:ilvl w:val="0"/>
          <w:numId w:val="7"/>
        </w:numPr>
        <w:spacing w:after="0" w:line="480" w:lineRule="auto"/>
        <w:ind w:left="1843" w:hanging="284"/>
        <w:jc w:val="both"/>
        <w:rPr>
          <w:rFonts w:ascii="Times New Roman" w:hAnsi="Times New Roman" w:cs="Times New Roman"/>
          <w:color w:val="000000" w:themeColor="text1"/>
          <w:sz w:val="36"/>
          <w:szCs w:val="24"/>
        </w:rPr>
      </w:pPr>
      <w:r w:rsidRPr="00CB362C">
        <w:rPr>
          <w:rFonts w:ascii="Times New Roman" w:hAnsi="Times New Roman" w:cs="Times New Roman"/>
          <w:color w:val="000000" w:themeColor="text1"/>
          <w:sz w:val="24"/>
        </w:rPr>
        <w:t xml:space="preserve">Fiksatif </w:t>
      </w:r>
      <w:r w:rsidRPr="00CB362C">
        <w:rPr>
          <w:rFonts w:ascii="Times New Roman" w:hAnsi="Times New Roman" w:cs="Times New Roman"/>
          <w:color w:val="000000" w:themeColor="text1"/>
          <w:sz w:val="24"/>
        </w:rPr>
        <w:br/>
        <w:t>Fiksatif yaitu sesautu yang dapat merekam suatu kejadian atau peresitwa tertentu kemudian disamakan dan diurutkan berdasarkan kejadian peristiwa tersebut, sehingga mudah digunakan kapan saja tidak memerlukan waktu yang lama.</w:t>
      </w:r>
    </w:p>
    <w:p w:rsidR="0087236F" w:rsidRPr="00CB362C" w:rsidRDefault="0087236F" w:rsidP="001D4D54">
      <w:pPr>
        <w:pStyle w:val="ListParagraph"/>
        <w:numPr>
          <w:ilvl w:val="0"/>
          <w:numId w:val="7"/>
        </w:numPr>
        <w:spacing w:after="0" w:line="480" w:lineRule="auto"/>
        <w:ind w:left="1843" w:hanging="284"/>
        <w:jc w:val="both"/>
        <w:rPr>
          <w:rFonts w:ascii="Times New Roman" w:hAnsi="Times New Roman" w:cs="Times New Roman"/>
          <w:color w:val="000000" w:themeColor="text1"/>
          <w:sz w:val="32"/>
          <w:szCs w:val="24"/>
        </w:rPr>
      </w:pPr>
      <w:r w:rsidRPr="00CB362C">
        <w:rPr>
          <w:rFonts w:ascii="Times New Roman" w:hAnsi="Times New Roman" w:cs="Times New Roman"/>
          <w:color w:val="000000" w:themeColor="text1"/>
          <w:sz w:val="24"/>
        </w:rPr>
        <w:t xml:space="preserve">Manipulatif </w:t>
      </w:r>
    </w:p>
    <w:p w:rsidR="0087236F" w:rsidRPr="00CB362C" w:rsidRDefault="0087236F" w:rsidP="0087236F">
      <w:pPr>
        <w:pStyle w:val="ListParagraph"/>
        <w:spacing w:after="0" w:line="480" w:lineRule="auto"/>
        <w:ind w:left="184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anipulatif yaitu berperan utnuk memperlambat atau mempercepat suatu kejadian bersasarkan hasil rekaman, seperti contoh di atas tentang larva, jika tidak menggunakan media manipulative maka prosesnya akan lama, sebab larva menajdi kupu-kupu membutuhkan beberapa minggu, dengan menggunakan media manipulative maka siswa akan menjadi lebih paham dan mengerti karna prosesnya secara cepat dengan menggunakan media manipulative.</w:t>
      </w:r>
    </w:p>
    <w:p w:rsidR="0087236F" w:rsidRPr="00CB362C" w:rsidRDefault="0087236F" w:rsidP="001D4D54">
      <w:pPr>
        <w:pStyle w:val="ListParagraph"/>
        <w:numPr>
          <w:ilvl w:val="0"/>
          <w:numId w:val="7"/>
        </w:numPr>
        <w:spacing w:after="0" w:line="480" w:lineRule="auto"/>
        <w:ind w:left="184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 xml:space="preserve">Distributif </w:t>
      </w:r>
    </w:p>
    <w:p w:rsidR="0087236F" w:rsidRPr="00CB362C" w:rsidRDefault="0087236F" w:rsidP="0087236F">
      <w:pPr>
        <w:pStyle w:val="ListParagraph"/>
        <w:spacing w:after="0" w:line="480" w:lineRule="auto"/>
        <w:ind w:left="184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istributive merupakan media yang digunakan untuk disebarkan kepada siswa baik lewat video, audio, yang bentuknya sama walaupun disebarkan ke wilayah-wilayah penjuru di Indonesia.</w:t>
      </w:r>
    </w:p>
    <w:p w:rsidR="0087236F" w:rsidRPr="00CB362C" w:rsidRDefault="0087236F" w:rsidP="0087236F">
      <w:pPr>
        <w:spacing w:after="0" w:line="480" w:lineRule="auto"/>
        <w:ind w:left="851" w:firstLine="567"/>
        <w:jc w:val="both"/>
        <w:rPr>
          <w:rFonts w:ascii="Times New Roman" w:hAnsi="Times New Roman" w:cs="Times New Roman"/>
          <w:sz w:val="24"/>
        </w:rPr>
      </w:pPr>
      <w:bookmarkStart w:id="22" w:name="_Hlk201122742"/>
      <w:r w:rsidRPr="00CB362C">
        <w:rPr>
          <w:rFonts w:ascii="Times New Roman" w:hAnsi="Times New Roman" w:cs="Times New Roman"/>
          <w:sz w:val="24"/>
        </w:rPr>
        <w:t>Menurut</w:t>
      </w:r>
      <w:r w:rsidRPr="00CB362C">
        <w:rPr>
          <w:rFonts w:ascii="Times New Roman" w:hAnsi="Times New Roman" w:cs="Times New Roman"/>
          <w:sz w:val="24"/>
          <w:szCs w:val="20"/>
          <w:shd w:val="clear" w:color="auto" w:fill="FFFFFF"/>
        </w:rPr>
        <w:t xml:space="preserve"> </w:t>
      </w:r>
      <w:r w:rsidRPr="00CB362C">
        <w:rPr>
          <w:rFonts w:ascii="Times New Roman" w:hAnsi="Times New Roman" w:cs="Times New Roman"/>
          <w:sz w:val="24"/>
          <w:szCs w:val="20"/>
          <w:shd w:val="clear" w:color="auto" w:fill="FFFFFF"/>
        </w:rPr>
        <w:fldChar w:fldCharType="begin" w:fldLock="1"/>
      </w:r>
      <w:r w:rsidRPr="00CB362C">
        <w:rPr>
          <w:rFonts w:ascii="Times New Roman" w:hAnsi="Times New Roman" w:cs="Times New Roman"/>
          <w:sz w:val="24"/>
          <w:szCs w:val="20"/>
          <w:shd w:val="clear" w:color="auto" w:fill="FFFFFF"/>
        </w:rPr>
        <w:instrText>ADDIN CSL_CITATION {"citationItems":[{"id":"ITEM-1","itemData":{"author":[{"dropping-particle":"","family":"Dalizah","given":"Nurmah","non-dropping-particle":"","parse-names":false,"suffix":""},{"dropping-particle":"","family":"Napitupulu","given":"Safrida","non-dropping-particle":"","parse-names":false,"suffix":""}],"id":"ITEM-1","issue":"11","issued":{"date-parts":[["2024"]]},"page":"3285-3296","title":"PENGEMBANGAN MEDIA PEMBELAJARAN BERBANTUAN APLIKASI CANVA PADA TEMA INDAHNYA KERAGAMAN DI NEGERIKU KELAS IV SD","type":"article-journal","volume":"3"},"uris":["http://www.mendeley.com/documents/?uuid=6994d55e-0891-4c2e-982e-cba4f96e6b2f"]}],"mendeley":{"formattedCitation":"(Dalizah &amp; Napitupulu, 2024)","plainTextFormattedCitation":"(Dalizah &amp; Napitupulu, 2024)","previouslyFormattedCitation":"(Dalizah &amp; Napitupulu, 2024)"},"properties":{"noteIndex":0},"schema":"https://github.com/citation-style-language/schema/raw/master/csl-citation.json"}</w:instrText>
      </w:r>
      <w:r w:rsidRPr="00CB362C">
        <w:rPr>
          <w:rFonts w:ascii="Times New Roman" w:hAnsi="Times New Roman" w:cs="Times New Roman"/>
          <w:sz w:val="24"/>
          <w:szCs w:val="20"/>
          <w:shd w:val="clear" w:color="auto" w:fill="FFFFFF"/>
        </w:rPr>
        <w:fldChar w:fldCharType="separate"/>
      </w:r>
      <w:r w:rsidRPr="00CB362C">
        <w:rPr>
          <w:rFonts w:ascii="Times New Roman" w:hAnsi="Times New Roman" w:cs="Times New Roman"/>
          <w:sz w:val="24"/>
          <w:szCs w:val="20"/>
          <w:shd w:val="clear" w:color="auto" w:fill="FFFFFF"/>
        </w:rPr>
        <w:t>(Dalizah &amp; Napitupulu, 2024)</w:t>
      </w:r>
      <w:r w:rsidRPr="00CB362C">
        <w:rPr>
          <w:rFonts w:ascii="Times New Roman" w:hAnsi="Times New Roman" w:cs="Times New Roman"/>
          <w:sz w:val="24"/>
          <w:szCs w:val="20"/>
          <w:shd w:val="clear" w:color="auto" w:fill="FFFFFF"/>
        </w:rPr>
        <w:fldChar w:fldCharType="end"/>
      </w:r>
      <w:r w:rsidRPr="00CB362C">
        <w:rPr>
          <w:rFonts w:ascii="Times New Roman" w:hAnsi="Times New Roman" w:cs="Times New Roman"/>
          <w:sz w:val="24"/>
          <w:szCs w:val="20"/>
          <w:shd w:val="clear" w:color="auto" w:fill="FFFFFF"/>
        </w:rPr>
        <w:t xml:space="preserve"> </w:t>
      </w:r>
      <w:r w:rsidRPr="00CB362C">
        <w:rPr>
          <w:rFonts w:ascii="Times New Roman" w:hAnsi="Times New Roman" w:cs="Times New Roman"/>
          <w:sz w:val="24"/>
        </w:rPr>
        <w:t>media pembelajaran memiliki ciri-ciri sebagai berikut:</w:t>
      </w:r>
    </w:p>
    <w:p w:rsidR="0087236F" w:rsidRPr="00CB362C" w:rsidRDefault="0087236F" w:rsidP="001D4D54">
      <w:pPr>
        <w:pStyle w:val="ListParagraph"/>
        <w:numPr>
          <w:ilvl w:val="0"/>
          <w:numId w:val="13"/>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dinikmati oleh panca indera.</w:t>
      </w:r>
    </w:p>
    <w:p w:rsidR="0087236F" w:rsidRPr="00CB362C" w:rsidRDefault="0087236F" w:rsidP="001D4D54">
      <w:pPr>
        <w:pStyle w:val="ListParagraph"/>
        <w:numPr>
          <w:ilvl w:val="0"/>
          <w:numId w:val="13"/>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nyampaikan atau menginformasikan suatu kehjadian (Peristiwa).</w:t>
      </w:r>
    </w:p>
    <w:p w:rsidR="0087236F" w:rsidRPr="00CB362C" w:rsidRDefault="0087236F" w:rsidP="001D4D54">
      <w:pPr>
        <w:pStyle w:val="ListParagraph"/>
        <w:numPr>
          <w:ilvl w:val="0"/>
          <w:numId w:val="13"/>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ngatasi jarak dan waktu.</w:t>
      </w:r>
    </w:p>
    <w:p w:rsidR="0087236F" w:rsidRPr="00CB362C" w:rsidRDefault="0087236F" w:rsidP="001D4D54">
      <w:pPr>
        <w:pStyle w:val="ListParagraph"/>
        <w:numPr>
          <w:ilvl w:val="0"/>
          <w:numId w:val="13"/>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mbantu kelancaran suatu proses pembelajaran.</w:t>
      </w:r>
    </w:p>
    <w:p w:rsidR="0087236F" w:rsidRPr="00CB362C" w:rsidRDefault="0087236F" w:rsidP="001D4D54">
      <w:pPr>
        <w:pStyle w:val="ListParagraph"/>
        <w:numPr>
          <w:ilvl w:val="0"/>
          <w:numId w:val="13"/>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mberikan pasa peserta didik.</w:t>
      </w:r>
      <w:bookmarkEnd w:id="22"/>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urut</w:t>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0"/>
          <w:shd w:val="clear" w:color="auto" w:fill="FFFFFF"/>
        </w:rPr>
        <w:fldChar w:fldCharType="begin" w:fldLock="1"/>
      </w:r>
      <w:r w:rsidRPr="00CB362C">
        <w:rPr>
          <w:rFonts w:ascii="Times New Roman" w:hAnsi="Times New Roman" w:cs="Times New Roman"/>
          <w:color w:val="000000" w:themeColor="text1"/>
          <w:sz w:val="24"/>
          <w:szCs w:val="20"/>
          <w:shd w:val="clear" w:color="auto" w:fill="FFFFFF"/>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szCs w:val="20"/>
          <w:shd w:val="clear" w:color="auto" w:fill="FFFFFF"/>
        </w:rPr>
        <w:fldChar w:fldCharType="separate"/>
      </w:r>
      <w:r w:rsidRPr="00CB362C">
        <w:rPr>
          <w:rFonts w:ascii="Times New Roman" w:hAnsi="Times New Roman" w:cs="Times New Roman"/>
          <w:color w:val="000000" w:themeColor="text1"/>
          <w:sz w:val="24"/>
          <w:szCs w:val="20"/>
          <w:shd w:val="clear" w:color="auto" w:fill="FFFFFF"/>
        </w:rPr>
        <w:t>(Wita Triyani Dalimunthe, 2024)</w:t>
      </w:r>
      <w:r w:rsidRPr="00CB362C">
        <w:rPr>
          <w:rFonts w:ascii="Times New Roman" w:hAnsi="Times New Roman" w:cs="Times New Roman"/>
          <w:color w:val="000000" w:themeColor="text1"/>
          <w:sz w:val="24"/>
          <w:szCs w:val="20"/>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rPr>
        <w:t>media pembelajaran meiliki ciri-ciri sebagai berikut:</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iliki kemampuan dalam menyajikan suatu objek atau peristiwa.</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iliki kemampuan dalam mentransformasikan suatu objek atau peristiwa.</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pat dinikmati panca indra.</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yampaikan pesan.</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buat proses pembelajaran.</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ciptakan interaksi antar pendidik dan peserta didik.</w:t>
      </w:r>
    </w:p>
    <w:p w:rsidR="0087236F" w:rsidRPr="00CB362C" w:rsidRDefault="0087236F" w:rsidP="001D4D54">
      <w:pPr>
        <w:pStyle w:val="ListParagraph"/>
        <w:numPr>
          <w:ilvl w:val="0"/>
          <w:numId w:val="14"/>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Dapat digunakan secara masal.</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0"/>
          <w:shd w:val="clear" w:color="auto" w:fill="FFFFFF"/>
        </w:rPr>
        <w:t xml:space="preserve">Berdasarkan ciri-ciri diatas dapat disimpulkan bahwa </w:t>
      </w:r>
      <w:bookmarkStart w:id="23" w:name="_Hlk201122697"/>
      <w:r w:rsidRPr="00CB362C">
        <w:rPr>
          <w:rFonts w:ascii="Times New Roman" w:hAnsi="Times New Roman" w:cs="Times New Roman"/>
          <w:color w:val="000000" w:themeColor="text1"/>
          <w:sz w:val="24"/>
          <w:szCs w:val="20"/>
          <w:shd w:val="clear" w:color="auto" w:fill="FFFFFF"/>
        </w:rPr>
        <w:t>Media Pembelajaran memiliki beberapa ciri-ciri sebagai berikut:</w:t>
      </w:r>
      <w:r w:rsidRPr="00CB362C">
        <w:rPr>
          <w:rFonts w:ascii="Times New Roman" w:eastAsia="Times New Roman" w:hAnsi="Times New Roman" w:cs="Times New Roman"/>
          <w:color w:val="000000" w:themeColor="text1"/>
          <w:sz w:val="24"/>
          <w:szCs w:val="30"/>
        </w:rPr>
        <w:t xml:space="preserve"> 1. </w:t>
      </w:r>
      <w:r w:rsidRPr="00CB362C">
        <w:rPr>
          <w:rFonts w:ascii="Times New Roman" w:hAnsi="Times New Roman" w:cs="Times New Roman"/>
          <w:color w:val="000000" w:themeColor="text1"/>
          <w:sz w:val="24"/>
        </w:rPr>
        <w:t>Mudah dinikmati oleh panca indra;</w:t>
      </w:r>
      <w:r w:rsidRPr="00CB362C">
        <w:rPr>
          <w:rFonts w:ascii="Times New Roman" w:eastAsia="Times New Roman" w:hAnsi="Times New Roman" w:cs="Times New Roman"/>
          <w:color w:val="000000" w:themeColor="text1"/>
          <w:sz w:val="24"/>
          <w:szCs w:val="30"/>
        </w:rPr>
        <w:t xml:space="preserve"> 2. </w:t>
      </w:r>
      <w:r w:rsidRPr="00CB362C">
        <w:rPr>
          <w:rFonts w:ascii="Times New Roman" w:hAnsi="Times New Roman" w:cs="Times New Roman"/>
          <w:color w:val="000000" w:themeColor="text1"/>
          <w:sz w:val="24"/>
        </w:rPr>
        <w:t>Dapat memanipulasi suatu kejadian/peristiwa;</w:t>
      </w:r>
      <w:r w:rsidRPr="00CB362C">
        <w:rPr>
          <w:rFonts w:ascii="Times New Roman" w:eastAsia="Times New Roman" w:hAnsi="Times New Roman" w:cs="Times New Roman"/>
          <w:color w:val="000000" w:themeColor="text1"/>
          <w:sz w:val="24"/>
          <w:szCs w:val="30"/>
        </w:rPr>
        <w:t xml:space="preserve"> 3. </w:t>
      </w:r>
      <w:r w:rsidRPr="00CB362C">
        <w:rPr>
          <w:rFonts w:ascii="Times New Roman" w:hAnsi="Times New Roman" w:cs="Times New Roman"/>
          <w:color w:val="000000" w:themeColor="text1"/>
          <w:sz w:val="24"/>
        </w:rPr>
        <w:t>Menyampaikan Materi Pelajaran; 4. Dapat memudahkan proses pembelajaran; 5. Menciptakan interaksi antara guru dan siswa.</w:t>
      </w:r>
    </w:p>
    <w:p w:rsidR="0087236F" w:rsidRPr="00CB362C" w:rsidRDefault="0087236F" w:rsidP="001D4D54">
      <w:pPr>
        <w:pStyle w:val="proposal3"/>
        <w:numPr>
          <w:ilvl w:val="3"/>
          <w:numId w:val="28"/>
        </w:numPr>
        <w:spacing w:line="480" w:lineRule="auto"/>
        <w:ind w:left="851"/>
        <w:rPr>
          <w:b w:val="0"/>
        </w:rPr>
      </w:pPr>
      <w:bookmarkStart w:id="24" w:name="_Toc201266078"/>
      <w:bookmarkEnd w:id="23"/>
      <w:r w:rsidRPr="00CB362C">
        <w:t xml:space="preserve">Cara </w:t>
      </w:r>
      <w:proofErr w:type="spellStart"/>
      <w:r w:rsidRPr="00CB362C">
        <w:t>Memilih</w:t>
      </w:r>
      <w:proofErr w:type="spellEnd"/>
      <w:r w:rsidRPr="00CB362C">
        <w:t xml:space="preserve"> Media </w:t>
      </w:r>
      <w:proofErr w:type="spellStart"/>
      <w:r w:rsidRPr="00CB362C">
        <w:t>Pembelajaran</w:t>
      </w:r>
      <w:bookmarkEnd w:id="24"/>
      <w:proofErr w:type="spellEnd"/>
      <w:r w:rsidRPr="00CB362C">
        <w:t xml:space="preserve"> </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shd w:val="clear" w:color="auto" w:fill="FFFFFF"/>
        </w:rPr>
        <w:fldChar w:fldCharType="begin" w:fldLock="1"/>
      </w:r>
      <w:r w:rsidRPr="00CB362C">
        <w:rPr>
          <w:rFonts w:ascii="Times New Roman" w:hAnsi="Times New Roman" w:cs="Times New Roman"/>
          <w:color w:val="000000" w:themeColor="text1"/>
          <w:sz w:val="24"/>
          <w:szCs w:val="24"/>
          <w:shd w:val="clear" w:color="auto" w:fill="FFFFFF"/>
        </w:rPr>
        <w:instrText>ADDIN CSL_CITATION {"citationItems":[{"id":"ITEM-1","itemData":{"abstract":"Pusat Pengembangan Penataran Guru Ilmu Pengetahuan Alam (PPPG IPA) sebagai lembaga diklat memiliki tugas pokok dan fungsi antara lain mengembangkan dan meningkatkan kualitas pendidikan sains untuk tingkat SD, SMP, SMA, SMK , dan SLB. Sebagai lembaga pengembang, PPPG IPA selalu berupaya meningkatkan peran dan fungsinya dengan mengembangkan standardisasi kompetensi tenaga kependidikan, menerapkan standar pelayanan nasional, serta mengkaji dan mengembangkan bahan diklat yang inovativ, aktual, dan sesuai dengan kebutuhan lapangan. Modul adalah salah satu bahan diklat yang disusun untuk mengembangkan model-model pembelajaran sains untuk dikaji, dipahami, dan diimplementasikan oleh guru-guru dalam proses pembelajaran, agar guru dan siswa lebih memahami bagaimana proses pemahaman sains. Oleh karena itu, pada proses belajar mengajar sains, guru harus berorientasi pada tiga hal pokok, sebagai berikut. 1. Proses sains, siswa belajar dan memahami sains melalui pengamatan, pengukuran, percobaan, menarik kesimpulan, dan lainnya. 2. Struktur konsep sains yaitu: Fisika, Biologi, Kimia, dan IPBA. 3. Kecakapan hidup siswa (“life skills”). Berdasarkan tiga aspek tersebut, cara yang ditempuh adalah dengan lebih mengenalkan konsep-konsep sains dengan cara menggunakan model keterampilan proses sains dan bahan diklat yang sesuai. Diharapkan modul ini dapat dimanfaatkan oleh guru-guru di sekolah, sehingga dapat meningkatkan kompetensi siswa dalam pembelajaran sains.","author":[{"dropping-particle":"","family":"Sidharta","given":"Arief","non-dropping-particle":"","parse-names":false,"suffix":""}],"container-title":"Journal Academia Accelerating the world's research","id":"ITEM-1","issued":{"date-parts":[["2005"]]},"page":"1-29","title":"Media Pembelajaran","type":"article-journal","volume":"1"},"uris":["http://www.mendeley.com/documents/?uuid=40d73e12-1a71-46b6-9aa1-e49ac94d4361"]}],"mendeley":{"formattedCitation":"(Sidharta, 2005)","plainTextFormattedCitation":"(Sidharta, 2005)","previouslyFormattedCitation":"(Sidharta, 2005)"},"properties":{"noteIndex":0},"schema":"https://github.com/citation-style-language/schema/raw/master/csl-citation.json"}</w:instrText>
      </w:r>
      <w:r w:rsidRPr="00CB362C">
        <w:rPr>
          <w:rFonts w:ascii="Times New Roman" w:hAnsi="Times New Roman" w:cs="Times New Roman"/>
          <w:color w:val="000000" w:themeColor="text1"/>
          <w:sz w:val="24"/>
          <w:szCs w:val="24"/>
          <w:shd w:val="clear" w:color="auto" w:fill="FFFFFF"/>
        </w:rPr>
        <w:fldChar w:fldCharType="separate"/>
      </w:r>
      <w:r w:rsidRPr="00CB362C">
        <w:rPr>
          <w:rFonts w:ascii="Times New Roman" w:hAnsi="Times New Roman" w:cs="Times New Roman"/>
          <w:color w:val="000000" w:themeColor="text1"/>
          <w:sz w:val="24"/>
          <w:szCs w:val="24"/>
          <w:shd w:val="clear" w:color="auto" w:fill="FFFFFF"/>
        </w:rPr>
        <w:t>(Sidharta, 2005)</w:t>
      </w:r>
      <w:r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rPr>
        <w:t>pertimbangan pemilihan media pembelajaran dapat dirumuskan dalam satu kata ACTION, yaitu:</w:t>
      </w:r>
    </w:p>
    <w:p w:rsidR="0087236F" w:rsidRPr="00CB362C" w:rsidRDefault="0087236F" w:rsidP="001D4D54">
      <w:pPr>
        <w:pStyle w:val="ListParagraph"/>
        <w:numPr>
          <w:ilvl w:val="0"/>
          <w:numId w:val="5"/>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kronim dari access.</w:t>
      </w:r>
    </w:p>
    <w:p w:rsidR="0087236F" w:rsidRPr="00CB362C" w:rsidRDefault="0087236F" w:rsidP="001D4D54">
      <w:pPr>
        <w:pStyle w:val="ListParagraph"/>
        <w:numPr>
          <w:ilvl w:val="0"/>
          <w:numId w:val="5"/>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Cost.</w:t>
      </w:r>
    </w:p>
    <w:p w:rsidR="0087236F" w:rsidRPr="00CB362C" w:rsidRDefault="0087236F" w:rsidP="001D4D54">
      <w:pPr>
        <w:pStyle w:val="ListParagraph"/>
        <w:numPr>
          <w:ilvl w:val="0"/>
          <w:numId w:val="5"/>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echnology.</w:t>
      </w:r>
    </w:p>
    <w:p w:rsidR="0087236F" w:rsidRPr="00CB362C" w:rsidRDefault="0087236F" w:rsidP="001D4D54">
      <w:pPr>
        <w:pStyle w:val="ListParagraph"/>
        <w:numPr>
          <w:ilvl w:val="0"/>
          <w:numId w:val="5"/>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Interactivity. </w:t>
      </w:r>
    </w:p>
    <w:p w:rsidR="0087236F" w:rsidRPr="00CB362C" w:rsidRDefault="0087236F" w:rsidP="001D4D54">
      <w:pPr>
        <w:pStyle w:val="ListParagraph"/>
        <w:numPr>
          <w:ilvl w:val="0"/>
          <w:numId w:val="5"/>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Organization. </w:t>
      </w:r>
    </w:p>
    <w:p w:rsidR="0087236F" w:rsidRPr="00CB362C" w:rsidRDefault="0087236F" w:rsidP="001D4D54">
      <w:pPr>
        <w:pStyle w:val="ListParagraph"/>
        <w:numPr>
          <w:ilvl w:val="0"/>
          <w:numId w:val="5"/>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Novelty.</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shd w:val="clear" w:color="auto" w:fill="FFFFFF"/>
        </w:rPr>
        <w:fldChar w:fldCharType="begin" w:fldLock="1"/>
      </w:r>
      <w:r w:rsidRPr="00CB362C">
        <w:rPr>
          <w:rFonts w:ascii="Times New Roman" w:hAnsi="Times New Roman" w:cs="Times New Roman"/>
          <w:color w:val="000000" w:themeColor="text1"/>
          <w:sz w:val="24"/>
          <w:szCs w:val="24"/>
          <w:shd w:val="clear" w:color="auto" w:fill="FFFFFF"/>
        </w:rPr>
        <w:instrText>ADDIN CSL_CITATION {"citationItems":[{"id":"ITEM-1","itemData":{"abstract":"Untuk menganalisis cara pemilihan media pembelajaran serta menganalisis apa saja kendala yang ada pada pemilihan media pembelajaran. Ada beberapa tahap dalam pemilihan media yaitu pendidik harus mengetahui apa saja faktor dan kriteria di dalam pemilihan media pembelajaran, setelah mengetahui faktor dan kriterianya disitulah baru guru bisa menjalan tips dan trik dalam pemilihan media seperti pendidik harus menyeesuaikan antara jenis media dengan materi kurikulum, memilih media yang harganya relatif tidak mahal, adanya perangkat keras di sekolahan untuk menyeimbangi buku pelajaran serta memiliki kemudahan dalm penggunaannya. Kemudian banyak juga kendala yang dialamai pada pemilihan media seperti banyaknya pendidik yang tidak faham karena berbedanya jurusan yang ditempuh ketika kulia dengan profesi yang ia jalani dan kurangnya fasilitas bahan ajar di sekolahan terutama sekolah di perdesaan terpencil. Dengan hal tersebut maka pendidik harus menyesuaikan antara jurusan yang ia tempuh di perkuliahan dengan profesi yang ia jalani agar bisa memahami faktor dan kriteria dalam pemilihan media pembelajaran yang baik dan sesuai. Kata","author":[{"dropping-particle":"","family":"Wahyuni","given":"Indah","non-dropping-particle":"","parse-names":false,"suffix":""}],"container-title":"Jurnal Pendidikan","id":"ITEM-1","issue":"1","issued":{"date-parts":[["2018"]]},"page":"8","title":"Pemilihan Media Pembelajaran","type":"article-journal","volume":"1"},"uris":["http://www.mendeley.com/documents/?uuid=d14f5328-0f5d-4f98-b760-6b088fd516dd"]}],"mendeley":{"formattedCitation":"(I. Wahyuni, 2018)","plainTextFormattedCitation":"(I. Wahyuni, 2018)","previouslyFormattedCitation":"(I. Wahyuni, 2018)"},"properties":{"noteIndex":0},"schema":"https://github.com/citation-style-language/schema/raw/master/csl-citation.json"}</w:instrText>
      </w:r>
      <w:r w:rsidRPr="00CB362C">
        <w:rPr>
          <w:rFonts w:ascii="Times New Roman" w:hAnsi="Times New Roman" w:cs="Times New Roman"/>
          <w:color w:val="000000" w:themeColor="text1"/>
          <w:sz w:val="24"/>
          <w:szCs w:val="24"/>
          <w:shd w:val="clear" w:color="auto" w:fill="FFFFFF"/>
        </w:rPr>
        <w:fldChar w:fldCharType="separate"/>
      </w:r>
      <w:r w:rsidRPr="00CB362C">
        <w:rPr>
          <w:rFonts w:ascii="Times New Roman" w:hAnsi="Times New Roman" w:cs="Times New Roman"/>
          <w:color w:val="000000" w:themeColor="text1"/>
          <w:sz w:val="24"/>
          <w:szCs w:val="24"/>
          <w:shd w:val="clear" w:color="auto" w:fill="FFFFFF"/>
        </w:rPr>
        <w:t>(I. Wahyuni, 2018)</w:t>
      </w:r>
      <w:r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rPr>
        <w:t>pertimbangan pemilihan media pembelajaran Agar guru tidak salah dalam memilih media, ada beberapa kriteria dalam pemilihan media yaitu:</w:t>
      </w:r>
    </w:p>
    <w:p w:rsidR="0087236F" w:rsidRPr="00CB362C" w:rsidRDefault="0087236F" w:rsidP="001D4D54">
      <w:pPr>
        <w:pStyle w:val="ListParagraph"/>
        <w:numPr>
          <w:ilvl w:val="2"/>
          <w:numId w:val="3"/>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sesuaian.</w:t>
      </w:r>
    </w:p>
    <w:p w:rsidR="0087236F" w:rsidRPr="00CB362C" w:rsidRDefault="0087236F" w:rsidP="001D4D54">
      <w:pPr>
        <w:pStyle w:val="ListParagraph"/>
        <w:numPr>
          <w:ilvl w:val="2"/>
          <w:numId w:val="3"/>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ingkat Kesulitan.</w:t>
      </w:r>
    </w:p>
    <w:p w:rsidR="0087236F" w:rsidRPr="00CB362C" w:rsidRDefault="0087236F" w:rsidP="001D4D54">
      <w:pPr>
        <w:pStyle w:val="ListParagraph"/>
        <w:numPr>
          <w:ilvl w:val="2"/>
          <w:numId w:val="3"/>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Biaya.</w:t>
      </w:r>
    </w:p>
    <w:p w:rsidR="0087236F" w:rsidRPr="00CB362C" w:rsidRDefault="0087236F" w:rsidP="001D4D54">
      <w:pPr>
        <w:pStyle w:val="ListParagraph"/>
        <w:numPr>
          <w:ilvl w:val="2"/>
          <w:numId w:val="3"/>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tersediaan.</w:t>
      </w:r>
    </w:p>
    <w:p w:rsidR="0087236F" w:rsidRPr="00CB362C" w:rsidRDefault="0087236F" w:rsidP="001D4D54">
      <w:pPr>
        <w:pStyle w:val="ListParagraph"/>
        <w:numPr>
          <w:ilvl w:val="2"/>
          <w:numId w:val="3"/>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Kualitas Teknis.</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shd w:val="clear" w:color="auto" w:fill="FFFFFF"/>
        </w:rPr>
        <w:fldChar w:fldCharType="begin" w:fldLock="1"/>
      </w:r>
      <w:r w:rsidRPr="00CB362C">
        <w:rPr>
          <w:rFonts w:ascii="Times New Roman" w:hAnsi="Times New Roman" w:cs="Times New Roman"/>
          <w:color w:val="000000" w:themeColor="text1"/>
          <w:sz w:val="24"/>
          <w:szCs w:val="24"/>
          <w:shd w:val="clear" w:color="auto" w:fill="FFFFFF"/>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szCs w:val="24"/>
          <w:shd w:val="clear" w:color="auto" w:fill="FFFFFF"/>
        </w:rPr>
        <w:fldChar w:fldCharType="separate"/>
      </w:r>
      <w:r w:rsidRPr="00CB362C">
        <w:rPr>
          <w:rFonts w:ascii="Times New Roman" w:hAnsi="Times New Roman" w:cs="Times New Roman"/>
          <w:color w:val="000000" w:themeColor="text1"/>
          <w:sz w:val="24"/>
          <w:szCs w:val="24"/>
          <w:shd w:val="clear" w:color="auto" w:fill="FFFFFF"/>
        </w:rPr>
        <w:t>(Wita Triyani Dalimunthe, 2024)</w:t>
      </w:r>
      <w:r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4"/>
        </w:rPr>
        <w:t>pertimbangan pemilihan media memiliki beberapa kriteria dalam pemilihan media yaitu:</w:t>
      </w:r>
    </w:p>
    <w:p w:rsidR="0087236F" w:rsidRPr="00CB362C" w:rsidRDefault="0087236F" w:rsidP="001D4D54">
      <w:pPr>
        <w:pStyle w:val="ListParagraph"/>
        <w:numPr>
          <w:ilvl w:val="0"/>
          <w:numId w:val="15"/>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nentuan Jenis Media.</w:t>
      </w:r>
    </w:p>
    <w:p w:rsidR="0087236F" w:rsidRPr="00CB362C" w:rsidRDefault="0087236F" w:rsidP="001D4D54">
      <w:pPr>
        <w:pStyle w:val="ListParagraph"/>
        <w:numPr>
          <w:ilvl w:val="0"/>
          <w:numId w:val="15"/>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Hubungan dengan kopetensi pelajaran.</w:t>
      </w:r>
    </w:p>
    <w:p w:rsidR="0087236F" w:rsidRPr="00CB362C" w:rsidRDefault="0087236F" w:rsidP="001D4D54">
      <w:pPr>
        <w:pStyle w:val="ListParagraph"/>
        <w:numPr>
          <w:ilvl w:val="0"/>
          <w:numId w:val="15"/>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arakteristik media.</w:t>
      </w:r>
    </w:p>
    <w:p w:rsidR="0087236F" w:rsidRPr="00CB362C" w:rsidRDefault="0087236F" w:rsidP="001D4D54">
      <w:pPr>
        <w:pStyle w:val="ListParagraph"/>
        <w:numPr>
          <w:ilvl w:val="0"/>
          <w:numId w:val="15"/>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utu media.</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Berdasarkan penjelasan cara memilih media pembelajaran diatas dapat disimpulkan bahwa pemilihan media pembelajaran harus disesuaikan dengan: 1. Penentuan jenis media; 2. Biaya; 3. Hubungan dengan kopetensi pelajaran; 4. Mutu media; 5. Keterbaruan.</w:t>
      </w:r>
    </w:p>
    <w:p w:rsidR="0087236F" w:rsidRPr="00CB362C" w:rsidRDefault="0087236F" w:rsidP="001D4D54">
      <w:pPr>
        <w:pStyle w:val="proposal3"/>
        <w:numPr>
          <w:ilvl w:val="2"/>
          <w:numId w:val="28"/>
        </w:numPr>
        <w:spacing w:line="480" w:lineRule="auto"/>
        <w:ind w:left="709" w:hanging="567"/>
        <w:rPr>
          <w:b w:val="0"/>
        </w:rPr>
      </w:pPr>
      <w:bookmarkStart w:id="25" w:name="_Toc201266079"/>
      <w:r w:rsidRPr="00CB362C">
        <w:t xml:space="preserve">Video </w:t>
      </w:r>
      <w:proofErr w:type="spellStart"/>
      <w:r w:rsidRPr="00CB362C">
        <w:t>Animasi</w:t>
      </w:r>
      <w:bookmarkEnd w:id="25"/>
      <w:proofErr w:type="spellEnd"/>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8"/>
        </w:rPr>
      </w:pPr>
      <w:r w:rsidRPr="00CB362C">
        <w:rPr>
          <w:rFonts w:ascii="Times New Roman" w:hAnsi="Times New Roman" w:cs="Times New Roman"/>
          <w:color w:val="000000" w:themeColor="text1"/>
          <w:sz w:val="24"/>
          <w:szCs w:val="28"/>
        </w:rPr>
        <w:t xml:space="preserve">Video animasi adalah kumpulan berbagai objek yang disusun secara khusus sehingga bergerak sesuai alur yang sudah ditentukan pada setiap hitungan waktunya </w:t>
      </w:r>
      <w:r w:rsidRPr="00CB362C">
        <w:rPr>
          <w:rFonts w:ascii="Times New Roman" w:hAnsi="Times New Roman" w:cs="Times New Roman"/>
          <w:color w:val="000000" w:themeColor="text1"/>
          <w:sz w:val="24"/>
          <w:szCs w:val="28"/>
        </w:rPr>
        <w:fldChar w:fldCharType="begin" w:fldLock="1"/>
      </w:r>
      <w:r w:rsidRPr="00CB362C">
        <w:rPr>
          <w:rFonts w:ascii="Times New Roman" w:hAnsi="Times New Roman" w:cs="Times New Roman"/>
          <w:color w:val="000000" w:themeColor="text1"/>
          <w:sz w:val="24"/>
          <w:szCs w:val="28"/>
        </w:rPr>
        <w:instrText>ADDIN CSL_CITATION {"citationItems":[{"id":"ITEM-1","itemData":{"DOI":"10.24246/j.js.2022.v12.i2.p127-138","ISSN":"2088-3439","abstract":"Distant learning in COVID-19 pandemic era impact massively to the increasing number of learning videos in Youtube, unfortunately with inaccurate concept and without stimulus to learn. This research aims to develop an animation video for object configuration pattern which has been validated and practical with accurate concept and giving stimulus for constructivist learning. This research and development research uses ADDIE, with a non-test technique, using questionnaire for validity, practicality, and students’ responses. The operational field testing was done to 18 students of distant learning in the year 2020/2021. The validity showed 87,45% and 97,06% in ‘excellent’ category and received positive responses. It is concluded that the video was proper to be used as a distant learning media.","author":[{"dropping-particle":"","family":"Sidarta","given":"Cindy Aprillya","non-dropping-particle":"","parse-names":false,"suffix":""},{"dropping-particle":"","family":"Yunianta","given":"Tri Nova Hasti","non-dropping-particle":"","parse-names":false,"suffix":""}],"container-title":"Scholaria: Jurnal Pendidikan dan Kebudayaan","id":"ITEM-1","issue":"2","issued":{"date-parts":[["2022"]]},"page":"127-138","title":"Pengembangan Video Animasi Pola Konfigurasi Objek Untuk Pembelajaran Jarak Jauh","type":"article-journal","volume":"12"},"uris":["http://www.mendeley.com/documents/?uuid=c94ba6b3-d3ef-47d5-ac77-45e5ea9437d1"]}],"mendeley":{"formattedCitation":"(Sidarta &amp; Yunianta, 2022)","plainTextFormattedCitation":"(Sidarta &amp; Yunianta, 2022)","previouslyFormattedCitation":"(Sidarta &amp; Yunianta, 2022)"},"properties":{"noteIndex":0},"schema":"https://github.com/citation-style-language/schema/raw/master/csl-citation.json"}</w:instrText>
      </w:r>
      <w:r w:rsidRPr="00CB362C">
        <w:rPr>
          <w:rFonts w:ascii="Times New Roman" w:hAnsi="Times New Roman" w:cs="Times New Roman"/>
          <w:color w:val="000000" w:themeColor="text1"/>
          <w:sz w:val="24"/>
          <w:szCs w:val="28"/>
        </w:rPr>
        <w:fldChar w:fldCharType="separate"/>
      </w:r>
      <w:r w:rsidRPr="00CB362C">
        <w:rPr>
          <w:rFonts w:ascii="Times New Roman" w:hAnsi="Times New Roman" w:cs="Times New Roman"/>
          <w:color w:val="000000" w:themeColor="text1"/>
          <w:sz w:val="24"/>
          <w:szCs w:val="28"/>
        </w:rPr>
        <w:t>(Sidarta &amp; Yunianta, 2022)</w:t>
      </w:r>
      <w:r w:rsidRPr="00CB362C">
        <w:rPr>
          <w:rFonts w:ascii="Times New Roman" w:hAnsi="Times New Roman" w:cs="Times New Roman"/>
          <w:color w:val="000000" w:themeColor="text1"/>
          <w:sz w:val="24"/>
          <w:szCs w:val="28"/>
        </w:rPr>
        <w:fldChar w:fldCharType="end"/>
      </w:r>
      <w:r w:rsidRPr="00CB362C">
        <w:rPr>
          <w:rFonts w:ascii="Times New Roman" w:hAnsi="Times New Roman" w:cs="Times New Roman"/>
          <w:color w:val="000000" w:themeColor="text1"/>
          <w:sz w:val="24"/>
          <w:szCs w:val="28"/>
        </w:rPr>
        <w:t xml:space="preserve">. Video animasi yaitu salah satu media pembelajaran yang berisikan kumpulan gambar dan audio yang dibuat berkesan hidup </w:t>
      </w:r>
      <w:r w:rsidRPr="00CB362C">
        <w:rPr>
          <w:rFonts w:ascii="Times New Roman" w:hAnsi="Times New Roman" w:cs="Times New Roman"/>
          <w:color w:val="000000" w:themeColor="text1"/>
          <w:sz w:val="24"/>
          <w:szCs w:val="28"/>
        </w:rPr>
        <w:fldChar w:fldCharType="begin" w:fldLock="1"/>
      </w:r>
      <w:r w:rsidRPr="00CB362C">
        <w:rPr>
          <w:rFonts w:ascii="Times New Roman" w:hAnsi="Times New Roman" w:cs="Times New Roman"/>
          <w:color w:val="000000" w:themeColor="text1"/>
          <w:sz w:val="24"/>
          <w:szCs w:val="28"/>
        </w:rPr>
        <w:instrText>ADDIN CSL_CITATION {"citationItems":[{"id":"ITEM-1","itemData":{"DOI":"10.24246/j.js.2022.v12.i2.p127-138","ISSN":"2088-3439","abstract":"Distant learning in COVID-19 pandemic era impact massively to the increasing number of learning videos in Youtube, unfortunately with inaccurate concept and without stimulus to learn. This research aims to develop an animation video for object configuration pattern which has been validated and practical with accurate concept and giving stimulus for constructivist learning. This research and development research uses ADDIE, with a non-test technique, using questionnaire for validity, practicality, and students’ responses. The operational field testing was done to 18 students of distant learning in the year 2020/2021. The validity showed 87,45% and 97,06% in ‘excellent’ category and received positive responses. It is concluded that the video was proper to be used as a distant learning media.","author":[{"dropping-particle":"","family":"Sidarta","given":"Cindy Aprillya","non-dropping-particle":"","parse-names":false,"suffix":""},{"dropping-particle":"","family":"Yunianta","given":"Tri Nova Hasti","non-dropping-particle":"","parse-names":false,"suffix":""}],"container-title":"Scholaria: Jurnal Pendidikan dan Kebudayaan","id":"ITEM-1","issue":"2","issued":{"date-parts":[["2022"]]},"page":"127-138","title":"Pengembangan Video Animasi Pola Konfigurasi Objek Untuk Pembelajaran Jarak Jauh","type":"article-journal","volume":"12"},"uris":["http://www.mendeley.com/documents/?uuid=c94ba6b3-d3ef-47d5-ac77-45e5ea9437d1"]}],"mendeley":{"formattedCitation":"(Sidarta &amp; Yunianta, 2022)","plainTextFormattedCitation":"(Sidarta &amp; Yunianta, 2022)","previouslyFormattedCitation":"(Sidarta &amp; Yunianta, 2022)"},"properties":{"noteIndex":0},"schema":"https://github.com/citation-style-language/schema/raw/master/csl-citation.json"}</w:instrText>
      </w:r>
      <w:r w:rsidRPr="00CB362C">
        <w:rPr>
          <w:rFonts w:ascii="Times New Roman" w:hAnsi="Times New Roman" w:cs="Times New Roman"/>
          <w:color w:val="000000" w:themeColor="text1"/>
          <w:sz w:val="24"/>
          <w:szCs w:val="28"/>
        </w:rPr>
        <w:fldChar w:fldCharType="separate"/>
      </w:r>
      <w:r w:rsidRPr="00CB362C">
        <w:rPr>
          <w:rFonts w:ascii="Times New Roman" w:hAnsi="Times New Roman" w:cs="Times New Roman"/>
          <w:color w:val="000000" w:themeColor="text1"/>
          <w:sz w:val="24"/>
          <w:szCs w:val="28"/>
        </w:rPr>
        <w:t>(Sidarta &amp; Yunianta, 2022)</w:t>
      </w:r>
      <w:r w:rsidRPr="00CB362C">
        <w:rPr>
          <w:rFonts w:ascii="Times New Roman" w:hAnsi="Times New Roman" w:cs="Times New Roman"/>
          <w:color w:val="000000" w:themeColor="text1"/>
          <w:sz w:val="24"/>
          <w:szCs w:val="28"/>
        </w:rPr>
        <w:fldChar w:fldCharType="end"/>
      </w:r>
      <w:r w:rsidRPr="00CB362C">
        <w:rPr>
          <w:rFonts w:ascii="Times New Roman" w:hAnsi="Times New Roman" w:cs="Times New Roman"/>
          <w:color w:val="000000" w:themeColor="text1"/>
          <w:sz w:val="24"/>
          <w:szCs w:val="28"/>
        </w:rPr>
        <w:t xml:space="preserve">. Video animasi merupakan gabungan audio dan visual yang dapat menarik perhatian peserta didik dan mampu memahami objek secara detail </w:t>
      </w:r>
      <w:r w:rsidRPr="00CB362C">
        <w:rPr>
          <w:rFonts w:ascii="Times New Roman" w:hAnsi="Times New Roman" w:cs="Times New Roman"/>
          <w:color w:val="000000" w:themeColor="text1"/>
          <w:sz w:val="24"/>
          <w:szCs w:val="28"/>
        </w:rPr>
        <w:fldChar w:fldCharType="begin" w:fldLock="1"/>
      </w:r>
      <w:r w:rsidRPr="00CB362C">
        <w:rPr>
          <w:rFonts w:ascii="Times New Roman" w:hAnsi="Times New Roman" w:cs="Times New Roman"/>
          <w:color w:val="000000" w:themeColor="text1"/>
          <w:sz w:val="24"/>
          <w:szCs w:val="28"/>
        </w:rPr>
        <w:instrText>ADDIN CSL_CITATION {"citationItems":[{"id":"ITEM-1","itemData":{"DOI":"10.59024/simpati.v1i1.71","ISSN":"2964-8548","abstract":"Media video animasi merupakan gabungan audio dan visual yang dapat menarik perhatian peserta didik dan mampu memahami objek secara detail. Tujuan penelitian ini untuk menganalisis pengaruh pemanfaatan media video animasi terhadap motivasi pada mata pelajaran fikih. Metode penelitian menggunakan pendekatan kuantitatif asosiatif, subjek penelitian adalah guru dan siswa dengan jumlah populasi 1 orang guru dan 36 siswa. Teknik pengumpulan data tes, observasi dan dokumentasi, teknik analisa data menggunakan rumus rata-rata dan uji T. Hasil analisis data menunjukkan bahwa pengaruh media video animasi pada mata pelajaran fikih dengan rata-rata akhir 4,4 dengan kategori sangat baik karena berada pada interval 4,0 – 5,0, motivasi belajar siswa dengan rata-rata akhir  3,73 dengan kategori baik karena berada pada interval 3,0 – 4,0, hasil belajar siswa dengan rata-rata akhir 87,2 dengan kategori baik karena berada pada interval 80 – 89, berdasarkan uji yang menggunakan uji T diperoleh hasil thitung sebesar  35,96 dikonsultasikan dengan ttabel dengan taraf signifikan 1/2 α = 0,025 dan didapatkan ttabel sebesar 2.040, karena thitung berada didaerah penolakan maka penelitian ini H0 ditolak dan Ha diterima","author":[{"dropping-particle":"","family":"Sintawati","given":"Susi","non-dropping-particle":"","parse-names":false,"suffix":""},{"dropping-particle":"","family":"Jailani","given":"M. Syahran","non-dropping-particle":"","parse-names":false,"suffix":""},{"dropping-particle":"","family":"Arifullah","given":"","non-dropping-particle":"","parse-names":false,"suffix":""}],"container-title":"Simpati","id":"ITEM-1","issue":"1","issued":{"date-parts":[["2023"]]},"page":"116-127","title":"Pengaruh Pemanfaatan Media Video Animasi Terhadap Motivasi dan Hasil Belajar Pada Mata Pelajaran Fikih","type":"article-journal","volume":"1"},"uris":["http://www.mendeley.com/documents/?uuid=1f7d69d4-bf4d-4349-b026-97ccdd79acab"]}],"mendeley":{"formattedCitation":"(Sintawati et al., 2023)","plainTextFormattedCitation":"(Sintawati et al., 2023)","previouslyFormattedCitation":"(Sintawati et al., 2023)"},"properties":{"noteIndex":0},"schema":"https://github.com/citation-style-language/schema/raw/master/csl-citation.json"}</w:instrText>
      </w:r>
      <w:r w:rsidRPr="00CB362C">
        <w:rPr>
          <w:rFonts w:ascii="Times New Roman" w:hAnsi="Times New Roman" w:cs="Times New Roman"/>
          <w:color w:val="000000" w:themeColor="text1"/>
          <w:sz w:val="24"/>
          <w:szCs w:val="28"/>
        </w:rPr>
        <w:fldChar w:fldCharType="separate"/>
      </w:r>
      <w:r w:rsidRPr="00CB362C">
        <w:rPr>
          <w:rFonts w:ascii="Times New Roman" w:hAnsi="Times New Roman" w:cs="Times New Roman"/>
          <w:color w:val="000000" w:themeColor="text1"/>
          <w:sz w:val="24"/>
          <w:szCs w:val="28"/>
        </w:rPr>
        <w:t>(Sintawati et al., 2023)</w:t>
      </w:r>
      <w:r w:rsidRPr="00CB362C">
        <w:rPr>
          <w:rFonts w:ascii="Times New Roman" w:hAnsi="Times New Roman" w:cs="Times New Roman"/>
          <w:color w:val="000000" w:themeColor="text1"/>
          <w:sz w:val="24"/>
          <w:szCs w:val="28"/>
        </w:rPr>
        <w:fldChar w:fldCharType="end"/>
      </w:r>
      <w:r w:rsidRPr="00CB362C">
        <w:rPr>
          <w:rFonts w:ascii="Times New Roman" w:hAnsi="Times New Roman" w:cs="Times New Roman"/>
          <w:color w:val="000000" w:themeColor="text1"/>
          <w:sz w:val="24"/>
          <w:szCs w:val="28"/>
        </w:rPr>
        <w:t xml:space="preserve">. Menurut </w:t>
      </w:r>
      <w:bookmarkStart w:id="26" w:name="_Hlk201132623"/>
      <w:r w:rsidRPr="00CB362C">
        <w:rPr>
          <w:rFonts w:ascii="Times New Roman" w:hAnsi="Times New Roman" w:cs="Times New Roman"/>
          <w:color w:val="000000" w:themeColor="text1"/>
          <w:sz w:val="24"/>
          <w:szCs w:val="28"/>
        </w:rPr>
        <w:fldChar w:fldCharType="begin" w:fldLock="1"/>
      </w:r>
      <w:r w:rsidRPr="00CB362C">
        <w:rPr>
          <w:rFonts w:ascii="Times New Roman" w:hAnsi="Times New Roman" w:cs="Times New Roman"/>
          <w:color w:val="000000" w:themeColor="text1"/>
          <w:sz w:val="24"/>
          <w:szCs w:val="28"/>
        </w:rPr>
        <w:instrText>ADDIN CSL_CITATION {"citationItems":[{"id":"ITEM-1","itemData":{"author":[{"dropping-particle":"","family":"Rasyidatun","given":"","non-dropping-particle":"","parse-names":false,"suffix":""},{"dropping-particle":"","family":"Nurjannah","given":"","non-dropping-particle":"","parse-names":false,"suffix":""}],"id":"ITEM-1","issued":{"date-parts":[["2022"]]},"page":"248-257","title":"Pengembangan Media Video Animasi Berbasis Aplikasi Inshot Dengan Menggunakan Model PBL Pada Pembelajaran Tematik Tema Indahnya Keragaman Di Negeriku","type":"article-journal","volume":"01"},"uris":["http://www.mendeley.com/documents/?uuid=41920269-8e2b-403e-a1dc-cf4210eb3bd1"]}],"mendeley":{"formattedCitation":"(Rasyidatun &amp; Nurjannah, 2022)","plainTextFormattedCitation":"(Rasyidatun &amp; Nurjannah, 2022)"},"properties":{"noteIndex":0},"schema":"https://github.com/citation-style-language/schema/raw/master/csl-citation.json"}</w:instrText>
      </w:r>
      <w:r w:rsidRPr="00CB362C">
        <w:rPr>
          <w:rFonts w:ascii="Times New Roman" w:hAnsi="Times New Roman" w:cs="Times New Roman"/>
          <w:color w:val="000000" w:themeColor="text1"/>
          <w:sz w:val="24"/>
          <w:szCs w:val="28"/>
        </w:rPr>
        <w:fldChar w:fldCharType="separate"/>
      </w:r>
      <w:r w:rsidRPr="00CB362C">
        <w:rPr>
          <w:rFonts w:ascii="Times New Roman" w:hAnsi="Times New Roman" w:cs="Times New Roman"/>
          <w:color w:val="000000" w:themeColor="text1"/>
          <w:sz w:val="24"/>
          <w:szCs w:val="28"/>
        </w:rPr>
        <w:t>(Rasyidatun &amp; Nurjannah, 2022)</w:t>
      </w:r>
      <w:r w:rsidRPr="00CB362C">
        <w:rPr>
          <w:rFonts w:ascii="Times New Roman" w:hAnsi="Times New Roman" w:cs="Times New Roman"/>
          <w:color w:val="000000" w:themeColor="text1"/>
          <w:sz w:val="24"/>
          <w:szCs w:val="28"/>
        </w:rPr>
        <w:fldChar w:fldCharType="end"/>
      </w:r>
      <w:r w:rsidRPr="00CB362C">
        <w:rPr>
          <w:rFonts w:ascii="Times New Roman" w:hAnsi="Times New Roman" w:cs="Times New Roman"/>
          <w:color w:val="000000" w:themeColor="text1"/>
          <w:sz w:val="24"/>
          <w:szCs w:val="28"/>
        </w:rPr>
        <w:t xml:space="preserve"> video animasi merupakan alat yang digunakan sebagai media pembelajaran untuk menyampaikan materi yang berisikan suara dan objek gambar menarik yang dibuat bergerak dengan pergerakan yang sudah ditentukan, animasi </w:t>
      </w:r>
      <w:r w:rsidRPr="00CB362C">
        <w:rPr>
          <w:rFonts w:ascii="Times New Roman" w:hAnsi="Times New Roman" w:cs="Times New Roman"/>
          <w:color w:val="000000" w:themeColor="text1"/>
          <w:sz w:val="24"/>
          <w:szCs w:val="28"/>
        </w:rPr>
        <w:lastRenderedPageBreak/>
        <w:t>ini mampu membuat peserta didik ikut berperan aktif dalam proses pembelajaran.</w:t>
      </w:r>
      <w:bookmarkEnd w:id="26"/>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w:t>
      </w:r>
      <w:bookmarkStart w:id="27" w:name="_Hlk201132574"/>
      <w:r w:rsidRPr="00CB362C">
        <w:rPr>
          <w:rFonts w:ascii="Times New Roman" w:hAnsi="Times New Roman" w:cs="Times New Roman"/>
          <w:color w:val="000000" w:themeColor="text1"/>
          <w:sz w:val="24"/>
          <w:szCs w:val="20"/>
          <w:shd w:val="clear" w:color="auto" w:fill="FFFFFF"/>
        </w:rPr>
        <w:t>Video Animasi merupakan penggabungan beberapa objek yang disusun kemudian diisi dengan kumpulan gambar dan audio sehingga dapat bergerak dan dapat menarik perhatian peserta didik.</w:t>
      </w:r>
    </w:p>
    <w:bookmarkEnd w:id="27"/>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riteria multimedia interaktif yang dari aspek media dan materi peneliti menggunakan kriteria kualitas multimedia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Interactive multimedia is a new technology with the potential to change the way to learn, the way to acquire infromation, and the way to entertain. In this case disscuss interactive multimedia as the new way to learn which most popular as multimedia instructional. Usage of multimedia technology as one of instructional media in learning can be as one of alternative to assist resolving of learning problem of student, causing of by using multimedia technology (such as interactive CD), student can to generate self-learning, easily, convenience, supple and learn as according to his ability, without external constraint. To aim instructional media objectives in development of multimedia instructional consider of instructional strategies, in micro level and macro level.","author":[{"dropping-particle":"","family":"Adri","given":"Muhammad","non-dropping-particle":"","parse-names":false,"suffix":""}],"container-title":"Jurnal Invotek","id":"ITEM-1","issue":"1","issued":{"date-parts":[["2007"]]},"page":"1-9","title":"Strategi Pengembangan Multimedia Instructional Design","type":"article-journal","volume":"VIII"},"uris":["http://www.mendeley.com/documents/?uuid=d5d100ec-a7c0-48a2-94b0-ba6576bae57d"]}],"mendeley":{"formattedCitation":"(Adri, 2007)","plainTextFormattedCitation":"(Adri, 2007)","previouslyFormattedCitation":"(Adri, 2007)"},"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Adri, 2007)</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sebagai beriku:</w:t>
      </w:r>
    </w:p>
    <w:p w:rsidR="0087236F" w:rsidRPr="00CB362C" w:rsidRDefault="0087236F" w:rsidP="001D4D54">
      <w:pPr>
        <w:pStyle w:val="ListParagraph"/>
        <w:numPr>
          <w:ilvl w:val="0"/>
          <w:numId w:val="33"/>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Kemudahan navigasi</w:t>
      </w:r>
    </w:p>
    <w:p w:rsidR="0087236F" w:rsidRPr="00CB362C" w:rsidRDefault="0087236F" w:rsidP="0087236F">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Sebuah CD interaktif harus dirancang sesederhana mungkin sehingga mahasiswa dapat memperlajarinya tanpa harus dengan pengetahuan yang kompleks tentang media.</w:t>
      </w:r>
    </w:p>
    <w:p w:rsidR="0087236F" w:rsidRPr="00CB362C" w:rsidRDefault="0087236F" w:rsidP="001D4D54">
      <w:pPr>
        <w:pStyle w:val="ListParagraph"/>
        <w:numPr>
          <w:ilvl w:val="0"/>
          <w:numId w:val="33"/>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Kandungan kognisi</w:t>
      </w:r>
    </w:p>
    <w:p w:rsidR="0087236F" w:rsidRPr="00CB362C" w:rsidRDefault="0087236F" w:rsidP="0087236F">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Adanya kandungan pengetahuan yang jelas.</w:t>
      </w:r>
    </w:p>
    <w:p w:rsidR="0087236F" w:rsidRPr="00CB362C" w:rsidRDefault="0087236F" w:rsidP="001D4D54">
      <w:pPr>
        <w:pStyle w:val="ListParagraph"/>
        <w:numPr>
          <w:ilvl w:val="0"/>
          <w:numId w:val="33"/>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Presentasi informasi</w:t>
      </w:r>
    </w:p>
    <w:p w:rsidR="0087236F" w:rsidRPr="00CB362C" w:rsidRDefault="0087236F" w:rsidP="0087236F">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Digunakan untuk menilai isi dan program CD interaktif itu sendiri.</w:t>
      </w:r>
    </w:p>
    <w:p w:rsidR="0087236F" w:rsidRPr="00CB362C" w:rsidRDefault="0087236F" w:rsidP="001D4D54">
      <w:pPr>
        <w:pStyle w:val="ListParagraph"/>
        <w:numPr>
          <w:ilvl w:val="0"/>
          <w:numId w:val="33"/>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Integrasi media</w:t>
      </w:r>
    </w:p>
    <w:p w:rsidR="0087236F" w:rsidRPr="00CB362C" w:rsidRDefault="0087236F" w:rsidP="0087236F">
      <w:pPr>
        <w:pStyle w:val="ListParagraph"/>
        <w:spacing w:after="0" w:line="480" w:lineRule="auto"/>
        <w:ind w:left="1701"/>
        <w:jc w:val="both"/>
        <w:rPr>
          <w:rFonts w:ascii="Times New Roman" w:hAnsi="Times New Roman" w:cs="Times New Roman"/>
          <w:sz w:val="24"/>
        </w:rPr>
      </w:pPr>
      <w:r w:rsidRPr="00CB362C">
        <w:rPr>
          <w:rFonts w:ascii="Times New Roman" w:hAnsi="Times New Roman" w:cs="Times New Roman"/>
          <w:sz w:val="24"/>
        </w:rPr>
        <w:t>Media harus mengintegrasikan aspek pengetahuan dan keterampilan.</w:t>
      </w:r>
    </w:p>
    <w:p w:rsidR="0087236F" w:rsidRPr="00CB362C" w:rsidRDefault="0087236F" w:rsidP="0087236F">
      <w:pPr>
        <w:pStyle w:val="ListParagraph"/>
        <w:spacing w:after="0" w:line="480" w:lineRule="auto"/>
        <w:ind w:left="1701"/>
        <w:jc w:val="both"/>
        <w:rPr>
          <w:rFonts w:ascii="Times New Roman" w:hAnsi="Times New Roman" w:cs="Times New Roman"/>
          <w:sz w:val="24"/>
        </w:rPr>
      </w:pPr>
    </w:p>
    <w:p w:rsidR="0087236F" w:rsidRPr="00CB362C" w:rsidRDefault="0087236F" w:rsidP="0087236F">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p>
    <w:p w:rsidR="0087236F" w:rsidRPr="00CB362C" w:rsidRDefault="0087236F" w:rsidP="001D4D54">
      <w:pPr>
        <w:pStyle w:val="ListParagraph"/>
        <w:numPr>
          <w:ilvl w:val="0"/>
          <w:numId w:val="33"/>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lastRenderedPageBreak/>
        <w:t>Artistik dan estetika</w:t>
      </w:r>
    </w:p>
    <w:p w:rsidR="0087236F" w:rsidRPr="00CB362C" w:rsidRDefault="0087236F" w:rsidP="0087236F">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Menarik minat belajar, maka program harus mempunyai tampilan yang menarik dan estetika yang baik.</w:t>
      </w:r>
    </w:p>
    <w:p w:rsidR="0087236F" w:rsidRPr="00CB362C" w:rsidRDefault="0087236F" w:rsidP="001D4D54">
      <w:pPr>
        <w:pStyle w:val="ListParagraph"/>
        <w:numPr>
          <w:ilvl w:val="0"/>
          <w:numId w:val="33"/>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Fungsi secara keseluruhan</w:t>
      </w:r>
    </w:p>
    <w:p w:rsidR="0087236F" w:rsidRPr="00CB362C" w:rsidRDefault="0087236F" w:rsidP="0087236F">
      <w:pPr>
        <w:pStyle w:val="ListParagraph"/>
        <w:spacing w:after="0" w:line="480" w:lineRule="auto"/>
        <w:ind w:left="1701"/>
        <w:jc w:val="both"/>
        <w:rPr>
          <w:rFonts w:ascii="Times New Roman" w:hAnsi="Times New Roman" w:cs="Times New Roman"/>
          <w:sz w:val="24"/>
        </w:rPr>
      </w:pPr>
      <w:r w:rsidRPr="00CB362C">
        <w:rPr>
          <w:rFonts w:ascii="Times New Roman" w:hAnsi="Times New Roman" w:cs="Times New Roman"/>
          <w:sz w:val="24"/>
        </w:rPr>
        <w:t>Program yang dikembangkan harus memberikan pembelajaran yang diinginkan oleh peserta belajar.</w:t>
      </w:r>
    </w:p>
    <w:p w:rsidR="0087236F" w:rsidRPr="00CB362C" w:rsidRDefault="0087236F" w:rsidP="0087236F">
      <w:pPr>
        <w:spacing w:after="0" w:line="480" w:lineRule="auto"/>
        <w:ind w:left="709" w:firstLine="567"/>
        <w:jc w:val="both"/>
        <w:rPr>
          <w:rFonts w:ascii="Times New Roman" w:hAnsi="Times New Roman" w:cs="Times New Roman"/>
          <w:sz w:val="24"/>
        </w:rPr>
      </w:pPr>
      <w:r w:rsidRPr="00CB362C">
        <w:rPr>
          <w:rFonts w:ascii="Times New Roman" w:hAnsi="Times New Roman" w:cs="Times New Roman"/>
          <w:sz w:val="24"/>
        </w:rPr>
        <w:t xml:space="preserve">Kriteria Media Pembelajaran dari segi kepraktisan sebagaimana diungkapk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DOI":"10.24036/jep/vol5-iss1/556","ISSN":"2614-1221","abstract":"Corona virus disease (covid-19) has spread all over the world and became a pandemic in short time. Indonesia is one of the countries that affected by covid-19 pandemic. Covid-19 changed everything in various area including education. Online learning became one of the solutions in universities in order to keep learning process going. Unfortunately, policy to apply online learning is facing many difficulties associated with infra-structure, student economic capability and time management. Learning video is presented to overcome difficulties of online learning during covid-19 pandemic in subject of Calculus for Physics. The video presents material supported by sample problem and solution. Practicality of the learning video was examined by collecting student`s responses in aspect of ease of use, learning time efficiency, attractiveness and benefits. Data was analyzed using percentage formula to determine criteria of practicality. The result of the observation revealed that learning video of calculus for physics has a good practicality that represented by score of each aspects of 81,26% for ease of use, 83,53% for learning time efficiency, 79,87% for attractiveness and 81,08% for benefits. Based on this result we conclude that learning video is very useful to assist student in online learning during covid-19 pandemic. Furthermore, learning video could be one of the best choices in learning media to apply digital and remote learning in facing of Industrial Revolution 4.0.","author":[{"dropping-particle":"","family":"Hidayat","given":"Rahmat","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1","issued":{"date-parts":[["2021"]]},"page":"110-117","title":"Kepraktisan Video Pembelajaran Kalkulus untuk Fisika dalam Proses Belajar Daring pada Masa Pandemi Covid-19","type":"article-journal","volume":"5"},"uris":["http://www.mendeley.com/documents/?uuid=26ae5079-27a8-420d-818c-82c1e7d8fa70"]}],"mendeley":{"formattedCitation":"(Hidayat et al., 2021)","plainTextFormattedCitation":"(Hidayat et al., 2021)","previouslyFormattedCitation":"(Hidayat et al., 2021)"},"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Hidayat et al., 2021)</w:t>
      </w:r>
      <w:r w:rsidRPr="00CB362C">
        <w:rPr>
          <w:rFonts w:ascii="Times New Roman" w:hAnsi="Times New Roman" w:cs="Times New Roman"/>
          <w:sz w:val="24"/>
        </w:rPr>
        <w:fldChar w:fldCharType="end"/>
      </w:r>
      <w:r w:rsidRPr="00CB362C">
        <w:rPr>
          <w:rFonts w:ascii="Times New Roman" w:hAnsi="Times New Roman" w:cs="Times New Roman"/>
          <w:sz w:val="24"/>
        </w:rPr>
        <w:t xml:space="preserve"> yaitu:</w:t>
      </w:r>
    </w:p>
    <w:p w:rsidR="0087236F" w:rsidRPr="00CB362C" w:rsidRDefault="0087236F" w:rsidP="001D4D54">
      <w:pPr>
        <w:pStyle w:val="ListParagraph"/>
        <w:numPr>
          <w:ilvl w:val="0"/>
          <w:numId w:val="25"/>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Kemudahan Penggunaan.</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Pokok Materi yang disajikan jelas.</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Item-item materi dijelaskan dengan sederhana (tidak berbelit).</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Audio (suara) jelas.</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Contoh soal dan solusi jelas.</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Bahasa yang digunakan mudah difahami.</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Ukuran tulisan dapat dibaca dengan baik.</w:t>
      </w:r>
    </w:p>
    <w:p w:rsidR="0087236F" w:rsidRPr="00CB362C" w:rsidRDefault="0087236F" w:rsidP="001D4D54">
      <w:pPr>
        <w:pStyle w:val="ListParagraph"/>
        <w:numPr>
          <w:ilvl w:val="0"/>
          <w:numId w:val="34"/>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Membuka video pembeajaran mudah.</w:t>
      </w:r>
    </w:p>
    <w:p w:rsidR="0087236F" w:rsidRPr="00CB362C" w:rsidRDefault="0087236F" w:rsidP="001D4D54">
      <w:pPr>
        <w:pStyle w:val="ListParagraph"/>
        <w:numPr>
          <w:ilvl w:val="0"/>
          <w:numId w:val="25"/>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Efisiensi waktu pembelajaran.</w:t>
      </w:r>
    </w:p>
    <w:p w:rsidR="0087236F" w:rsidRPr="00CB362C" w:rsidRDefault="0087236F" w:rsidP="001D4D54">
      <w:pPr>
        <w:pStyle w:val="ListParagraph"/>
        <w:numPr>
          <w:ilvl w:val="0"/>
          <w:numId w:val="35"/>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Durasi penjelasan video cukup dan memadai.</w:t>
      </w:r>
    </w:p>
    <w:p w:rsidR="0087236F" w:rsidRPr="00CB362C" w:rsidRDefault="0087236F" w:rsidP="001D4D54">
      <w:pPr>
        <w:pStyle w:val="ListParagraph"/>
        <w:numPr>
          <w:ilvl w:val="0"/>
          <w:numId w:val="35"/>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dapat disimak berulang kali.</w:t>
      </w:r>
    </w:p>
    <w:p w:rsidR="0087236F" w:rsidRPr="00CB362C" w:rsidRDefault="0087236F" w:rsidP="001D4D54">
      <w:pPr>
        <w:pStyle w:val="ListParagraph"/>
        <w:numPr>
          <w:ilvl w:val="0"/>
          <w:numId w:val="35"/>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uat waktu kuliah menjadi efektif.</w:t>
      </w:r>
    </w:p>
    <w:p w:rsidR="0087236F" w:rsidRPr="00CB362C" w:rsidRDefault="0087236F" w:rsidP="001D4D54">
      <w:pPr>
        <w:pStyle w:val="ListParagraph"/>
        <w:numPr>
          <w:ilvl w:val="0"/>
          <w:numId w:val="35"/>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uat waktu kuliah menjadi efisien.</w:t>
      </w:r>
    </w:p>
    <w:p w:rsidR="0087236F" w:rsidRPr="00CB362C" w:rsidRDefault="0087236F" w:rsidP="0087236F">
      <w:pPr>
        <w:pStyle w:val="ListParagraph"/>
        <w:spacing w:after="0" w:line="480" w:lineRule="auto"/>
        <w:ind w:left="2061"/>
        <w:jc w:val="both"/>
        <w:rPr>
          <w:rFonts w:ascii="Times New Roman" w:hAnsi="Times New Roman" w:cs="Times New Roman"/>
          <w:sz w:val="24"/>
          <w:szCs w:val="24"/>
        </w:rPr>
      </w:pPr>
    </w:p>
    <w:p w:rsidR="0087236F" w:rsidRPr="00CB362C" w:rsidRDefault="0087236F" w:rsidP="0087236F">
      <w:pPr>
        <w:pStyle w:val="ListParagraph"/>
        <w:spacing w:after="0" w:line="480" w:lineRule="auto"/>
        <w:ind w:left="2061"/>
        <w:jc w:val="both"/>
        <w:rPr>
          <w:rFonts w:ascii="Times New Roman" w:hAnsi="Times New Roman" w:cs="Times New Roman"/>
          <w:sz w:val="24"/>
          <w:szCs w:val="24"/>
          <w:shd w:val="clear" w:color="auto" w:fill="FFFFFF"/>
        </w:rPr>
      </w:pPr>
    </w:p>
    <w:p w:rsidR="0087236F" w:rsidRPr="00CB362C" w:rsidRDefault="0087236F" w:rsidP="001D4D54">
      <w:pPr>
        <w:pStyle w:val="ListParagraph"/>
        <w:numPr>
          <w:ilvl w:val="0"/>
          <w:numId w:val="25"/>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Daya Tarik.</w:t>
      </w:r>
    </w:p>
    <w:p w:rsidR="0087236F" w:rsidRPr="00CB362C" w:rsidRDefault="0087236F" w:rsidP="001D4D54">
      <w:pPr>
        <w:pStyle w:val="ListParagraph"/>
        <w:numPr>
          <w:ilvl w:val="0"/>
          <w:numId w:val="36"/>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Slide materi dalam Video pembelajaran ditampilkan dengan komposisi yang seimbang.</w:t>
      </w:r>
    </w:p>
    <w:p w:rsidR="0087236F" w:rsidRPr="00CB362C" w:rsidRDefault="0087236F" w:rsidP="001D4D54">
      <w:pPr>
        <w:pStyle w:val="ListParagraph"/>
        <w:numPr>
          <w:ilvl w:val="0"/>
          <w:numId w:val="36"/>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Warna yang dipilih dalam slide menarik dan memberikan penekanan terhadap poin penting dalam kuliah.</w:t>
      </w:r>
    </w:p>
    <w:p w:rsidR="0087236F" w:rsidRPr="00CB362C" w:rsidRDefault="0087236F" w:rsidP="001D4D54">
      <w:pPr>
        <w:pStyle w:val="ListParagraph"/>
        <w:numPr>
          <w:ilvl w:val="0"/>
          <w:numId w:val="36"/>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Jenis huruf yang ditampilkan jelas dan menarik.</w:t>
      </w:r>
    </w:p>
    <w:p w:rsidR="0087236F" w:rsidRPr="00CB362C" w:rsidRDefault="0087236F" w:rsidP="001D4D54">
      <w:pPr>
        <w:pStyle w:val="ListParagraph"/>
        <w:numPr>
          <w:ilvl w:val="0"/>
          <w:numId w:val="25"/>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Manfaat.</w:t>
      </w:r>
    </w:p>
    <w:p w:rsidR="0087236F" w:rsidRPr="00CB362C" w:rsidRDefault="0087236F" w:rsidP="001D4D54">
      <w:pPr>
        <w:pStyle w:val="ListParagraph"/>
        <w:numPr>
          <w:ilvl w:val="0"/>
          <w:numId w:val="37"/>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Penjelasan dalam video membantu memahami pokok materi.</w:t>
      </w:r>
    </w:p>
    <w:p w:rsidR="0087236F" w:rsidRPr="00CB362C" w:rsidRDefault="0087236F" w:rsidP="001D4D54">
      <w:pPr>
        <w:pStyle w:val="ListParagraph"/>
        <w:numPr>
          <w:ilvl w:val="0"/>
          <w:numId w:val="37"/>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Contoh soal yang disajikan mendukung pemahaman terhadap materi yang disajikan.</w:t>
      </w:r>
    </w:p>
    <w:p w:rsidR="0087236F" w:rsidRPr="00CB362C" w:rsidRDefault="0087236F" w:rsidP="001D4D54">
      <w:pPr>
        <w:pStyle w:val="ListParagraph"/>
        <w:numPr>
          <w:ilvl w:val="0"/>
          <w:numId w:val="37"/>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Grafik yang ditampilkan mendukung pemhaman terhadap materi.</w:t>
      </w:r>
    </w:p>
    <w:p w:rsidR="0087236F" w:rsidRPr="00CB362C" w:rsidRDefault="0087236F" w:rsidP="001D4D54">
      <w:pPr>
        <w:pStyle w:val="ListParagraph"/>
        <w:numPr>
          <w:ilvl w:val="0"/>
          <w:numId w:val="37"/>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antu untuk belajar secara mandiri.</w:t>
      </w:r>
    </w:p>
    <w:p w:rsidR="0087236F" w:rsidRPr="00CB362C" w:rsidRDefault="0087236F" w:rsidP="001D4D54">
      <w:pPr>
        <w:pStyle w:val="ListParagraph"/>
        <w:numPr>
          <w:ilvl w:val="0"/>
          <w:numId w:val="37"/>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antu belajar saat.</w:t>
      </w:r>
    </w:p>
    <w:p w:rsidR="0087236F" w:rsidRPr="00CB362C" w:rsidRDefault="0087236F" w:rsidP="0087236F">
      <w:pPr>
        <w:spacing w:before="240" w:after="0" w:line="480" w:lineRule="auto"/>
        <w:ind w:left="709" w:firstLine="567"/>
        <w:jc w:val="both"/>
        <w:rPr>
          <w:rFonts w:ascii="Times New Roman" w:hAnsi="Times New Roman" w:cs="Times New Roman"/>
          <w:sz w:val="24"/>
        </w:rPr>
      </w:pPr>
      <w:r w:rsidRPr="00CB362C">
        <w:rPr>
          <w:rFonts w:ascii="Times New Roman" w:hAnsi="Times New Roman" w:cs="Times New Roman"/>
          <w:sz w:val="24"/>
        </w:rPr>
        <w:t>Kriteria multimedia yang dari aspek media dan materi, peneliti menggunakan kriteria kualitas multimedia Sunaryo Sunarto (2005)</w:t>
      </w:r>
      <w:r w:rsidRPr="00CB362C">
        <w:rPr>
          <w:rFonts w:ascii="Times New Roman" w:hAnsi="Times New Roman" w:cs="Times New Roman"/>
          <w:sz w:val="28"/>
        </w:rPr>
        <w:t xml:space="preserve"> </w:t>
      </w:r>
      <w:r w:rsidRPr="00CB362C">
        <w:rPr>
          <w:rFonts w:ascii="Times New Roman" w:hAnsi="Times New Roman" w:cs="Times New Roman"/>
          <w:sz w:val="24"/>
        </w:rPr>
        <w:t xml:space="preserve">dalam peneliti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dyan Pradana","given":"","non-dropping-particle":"","parse-names":false,"suffix":""}],"id":"ITEM-1","issued":{"date-parts":[["2012"]]},"page":"6","title":"PENGEMBANGAN MEDIA PEMBELAJARAN BIOLOGI UJI MAKANAN MENGGUNAKAN ADOBE FLASH PROFESSIONAL CS5","type":"article-journal"},"uris":["http://www.mendeley.com/documents/?uuid=92e2f8eb-0005-45aa-a6c6-abeb5646fd63"]}],"mendeley":{"formattedCitation":"(Radyan Pradana, 2012)","plainTextFormattedCitation":"(Radyan Pradana, 2012)","previouslyFormattedCitation":"(Radyan Pradana, 2012)"},"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Radyan Pradana, 2012)</w:t>
      </w:r>
      <w:r w:rsidRPr="00CB362C">
        <w:rPr>
          <w:rFonts w:ascii="Times New Roman" w:hAnsi="Times New Roman" w:cs="Times New Roman"/>
          <w:sz w:val="24"/>
        </w:rPr>
        <w:fldChar w:fldCharType="end"/>
      </w:r>
      <w:r w:rsidRPr="00CB362C">
        <w:rPr>
          <w:rFonts w:ascii="Times New Roman" w:hAnsi="Times New Roman" w:cs="Times New Roman"/>
          <w:sz w:val="24"/>
        </w:rPr>
        <w:t xml:space="preserve"> sebagai beriku:</w:t>
      </w:r>
    </w:p>
    <w:p w:rsidR="0087236F" w:rsidRPr="00CB362C" w:rsidRDefault="0087236F" w:rsidP="001D4D54">
      <w:pPr>
        <w:pStyle w:val="ListParagraph"/>
        <w:numPr>
          <w:ilvl w:val="0"/>
          <w:numId w:val="44"/>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Aspek tampilan media</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Proporsional layout (tata letak teks dan gambar).</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sesuaian pilihan background.</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sesuaian proporsi warna.</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sz w:val="24"/>
          <w:szCs w:val="24"/>
        </w:rPr>
        <w:t>Kesesuaan pemilihan jenis huruf.</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lastRenderedPageBreak/>
        <w:t>Kesesuaian pemilihan ukuran huruf.</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terbacaan teks.</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jelasan musik atau suara.</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sesuaian animasi dengan materi.</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sz w:val="24"/>
          <w:szCs w:val="24"/>
        </w:rPr>
        <w:t>Kemenarikan bentuk button atau navigator.</w:t>
      </w:r>
    </w:p>
    <w:p w:rsidR="0087236F" w:rsidRPr="00CB362C" w:rsidRDefault="0087236F" w:rsidP="001D4D54">
      <w:pPr>
        <w:pStyle w:val="ListParagraph"/>
        <w:numPr>
          <w:ilvl w:val="0"/>
          <w:numId w:val="40"/>
        </w:numPr>
        <w:spacing w:after="0" w:line="480" w:lineRule="auto"/>
        <w:ind w:left="1985" w:hanging="29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sz w:val="24"/>
          <w:szCs w:val="24"/>
        </w:rPr>
        <w:t>Konsistensi tampilan button.</w:t>
      </w:r>
    </w:p>
    <w:p w:rsidR="0087236F" w:rsidRPr="00CB362C" w:rsidRDefault="0087236F" w:rsidP="001D4D54">
      <w:pPr>
        <w:pStyle w:val="ListParagraph"/>
        <w:numPr>
          <w:ilvl w:val="0"/>
          <w:numId w:val="44"/>
        </w:numPr>
        <w:spacing w:after="0" w:line="480" w:lineRule="auto"/>
        <w:ind w:left="1701" w:hanging="283"/>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Aspek pemrograman</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pemakaian program.</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memilih menu program.</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petunjuk penggunaan.</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bebasan memilih materi untuk dipelajari.</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berinteraksi dengan program.</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keluar dari program.</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memahami struktur navigasi.</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cepatan fungsi tombol (kinerja navigasi).</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patan reaksi button (tombol navigator).</w:t>
      </w:r>
    </w:p>
    <w:p w:rsidR="0087236F" w:rsidRPr="00CB362C" w:rsidRDefault="0087236F" w:rsidP="001D4D54">
      <w:pPr>
        <w:pStyle w:val="ListParagraph"/>
        <w:numPr>
          <w:ilvl w:val="0"/>
          <w:numId w:val="41"/>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pengaturan menjalankan animasi.</w:t>
      </w:r>
    </w:p>
    <w:p w:rsidR="0087236F" w:rsidRPr="00CB362C" w:rsidRDefault="0087236F" w:rsidP="001D4D54">
      <w:pPr>
        <w:pStyle w:val="ListParagraph"/>
        <w:numPr>
          <w:ilvl w:val="0"/>
          <w:numId w:val="44"/>
        </w:numPr>
        <w:spacing w:after="0" w:line="480" w:lineRule="auto"/>
        <w:ind w:left="1701" w:hanging="284"/>
        <w:jc w:val="both"/>
        <w:rPr>
          <w:rFonts w:ascii="Times New Roman" w:hAnsi="Times New Roman" w:cs="Times New Roman"/>
          <w:color w:val="000000" w:themeColor="text1"/>
          <w:sz w:val="32"/>
          <w:szCs w:val="24"/>
          <w:shd w:val="clear" w:color="auto" w:fill="FFFFFF"/>
        </w:rPr>
      </w:pPr>
      <w:r w:rsidRPr="00CB362C">
        <w:rPr>
          <w:rFonts w:ascii="Times New Roman" w:hAnsi="Times New Roman" w:cs="Times New Roman"/>
          <w:sz w:val="24"/>
        </w:rPr>
        <w:t>Aspek pembelajaran</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kompetensi dasar dengan standar kompetensi.</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kompetensi dasar dengan indicator.</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kompetensi dasar dengan materi program.</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judul program.</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sasaran pengguna.</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lastRenderedPageBreak/>
        <w:t>Kejelasan petunjuk belajar (petunjuk penggunaan.</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tepatan penerapan strategi belajar (belajar mandiri.</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Variasi penyampaian jenis informasi/data.</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menarikan materi dalam memotivasi pengguna.</w:t>
      </w:r>
    </w:p>
    <w:p w:rsidR="0087236F" w:rsidRPr="00CB362C" w:rsidRDefault="0087236F" w:rsidP="001D4D54">
      <w:pPr>
        <w:pStyle w:val="ListParagraph"/>
        <w:numPr>
          <w:ilvl w:val="0"/>
          <w:numId w:val="42"/>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Tingkat kesulitan soal latihan/evaluasi.</w:t>
      </w:r>
    </w:p>
    <w:p w:rsidR="0087236F" w:rsidRPr="00CB362C" w:rsidRDefault="0087236F" w:rsidP="001D4D54">
      <w:pPr>
        <w:pStyle w:val="ListParagraph"/>
        <w:numPr>
          <w:ilvl w:val="0"/>
          <w:numId w:val="44"/>
        </w:numPr>
        <w:spacing w:after="0" w:line="480" w:lineRule="auto"/>
        <w:ind w:left="1701" w:hanging="284"/>
        <w:jc w:val="both"/>
        <w:rPr>
          <w:rFonts w:ascii="Times New Roman" w:hAnsi="Times New Roman" w:cs="Times New Roman"/>
          <w:color w:val="000000" w:themeColor="text1"/>
          <w:sz w:val="32"/>
          <w:szCs w:val="24"/>
          <w:shd w:val="clear" w:color="auto" w:fill="FFFFFF"/>
        </w:rPr>
      </w:pPr>
      <w:r w:rsidRPr="00CB362C">
        <w:rPr>
          <w:rFonts w:ascii="Times New Roman" w:hAnsi="Times New Roman" w:cs="Times New Roman"/>
          <w:sz w:val="24"/>
        </w:rPr>
        <w:t>Aspek isi</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terpaduan materi.</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dalaman materi.</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isi materi.</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Struktur organisasi/urutan materi.</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contoh yang disertakan.</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cukupan contoh yang disertakan.</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bahasa yang digunakan.</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bahasa dengan sasaran pengguna.</w:t>
      </w:r>
    </w:p>
    <w:p w:rsidR="0087236F" w:rsidRPr="00CB362C" w:rsidRDefault="0087236F" w:rsidP="001D4D54">
      <w:pPr>
        <w:pStyle w:val="ListParagraph"/>
        <w:numPr>
          <w:ilvl w:val="0"/>
          <w:numId w:val="43"/>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informasi pada ilustrasi gambar.</w:t>
      </w:r>
    </w:p>
    <w:p w:rsidR="0087236F" w:rsidRPr="00CB362C" w:rsidRDefault="0087236F" w:rsidP="0087236F">
      <w:pPr>
        <w:spacing w:before="240" w:after="0"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4"/>
          <w:shd w:val="clear" w:color="auto" w:fill="FFFFFF"/>
        </w:rPr>
        <w:t>Dalam penelitian ini</w:t>
      </w:r>
      <w:r w:rsidRPr="00CB362C">
        <w:rPr>
          <w:rFonts w:ascii="Times New Roman" w:hAnsi="Times New Roman" w:cs="Times New Roman"/>
          <w:color w:val="000000" w:themeColor="text1"/>
          <w:sz w:val="24"/>
        </w:rPr>
        <w:t xml:space="preserve">, peneliti menggunakan kriteria kevalidan multimedia interaktif menuru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Interactive multimedia is a new technology with the potential to change the way to learn, the way to acquire infromation, and the way to entertain. In this case disscuss interactive multimedia as the new way to learn which most popular as multimedia instructional. Usage of multimedia technology as one of instructional media in learning can be as one of alternative to assist resolving of learning problem of student, causing of by using multimedia technology (such as interactive CD), student can to generate self-learning, easily, convenience, supple and learn as according to his ability, without external constraint. To aim instructional media objectives in development of multimedia instructional consider of instructional strategies, in micro level and macro level.","author":[{"dropping-particle":"","family":"Adri","given":"Muhammad","non-dropping-particle":"","parse-names":false,"suffix":""}],"container-title":"Jurnal Invotek","id":"ITEM-1","issue":"1","issued":{"date-parts":[["2007"]]},"page":"1-9","title":"Strategi Pengembangan Multimedia Instructional Design","type":"article-journal","volume":"VIII"},"uris":["http://www.mendeley.com/documents/?uuid=d5d100ec-a7c0-48a2-94b0-ba6576bae57d"]}],"mendeley":{"formattedCitation":"(Adri, 2007)","plainTextFormattedCitation":"(Adri, 2007)","previouslyFormattedCitation":"(Adri, 2007)"},"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Adri, 2007)</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yang telah peneliti sesuaikan dengan kebutuhan angket validasi ahli media interaktif yang telah dikembangan sebagai beriku:</w:t>
      </w:r>
    </w:p>
    <w:p w:rsidR="0087236F" w:rsidRPr="00CB362C" w:rsidRDefault="0087236F" w:rsidP="001D4D54">
      <w:pPr>
        <w:pStyle w:val="ListParagraph"/>
        <w:numPr>
          <w:ilvl w:val="0"/>
          <w:numId w:val="38"/>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Kemudahan navigasi</w:t>
      </w:r>
    </w:p>
    <w:p w:rsidR="0087236F" w:rsidRPr="00CB362C" w:rsidRDefault="0087236F" w:rsidP="001D4D54">
      <w:pPr>
        <w:pStyle w:val="ListParagraph"/>
        <w:numPr>
          <w:ilvl w:val="0"/>
          <w:numId w:val="38"/>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Kandungan kognisi</w:t>
      </w:r>
    </w:p>
    <w:p w:rsidR="0087236F" w:rsidRPr="00CB362C" w:rsidRDefault="0087236F" w:rsidP="001D4D54">
      <w:pPr>
        <w:pStyle w:val="ListParagraph"/>
        <w:numPr>
          <w:ilvl w:val="0"/>
          <w:numId w:val="38"/>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Presentasi informasi</w:t>
      </w:r>
    </w:p>
    <w:p w:rsidR="0087236F" w:rsidRPr="00CB362C" w:rsidRDefault="0087236F" w:rsidP="001D4D54">
      <w:pPr>
        <w:pStyle w:val="ListParagraph"/>
        <w:numPr>
          <w:ilvl w:val="0"/>
          <w:numId w:val="38"/>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Integrasi media</w:t>
      </w:r>
    </w:p>
    <w:p w:rsidR="0087236F" w:rsidRPr="00CB362C" w:rsidRDefault="0087236F" w:rsidP="001D4D54">
      <w:pPr>
        <w:pStyle w:val="ListParagraph"/>
        <w:numPr>
          <w:ilvl w:val="0"/>
          <w:numId w:val="38"/>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lastRenderedPageBreak/>
        <w:t>Artistik dan estetika</w:t>
      </w:r>
    </w:p>
    <w:p w:rsidR="0087236F" w:rsidRPr="00CB362C" w:rsidRDefault="0087236F" w:rsidP="001D4D54">
      <w:pPr>
        <w:pStyle w:val="ListParagraph"/>
        <w:numPr>
          <w:ilvl w:val="0"/>
          <w:numId w:val="38"/>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Fungsi secara keseluruhan</w:t>
      </w:r>
    </w:p>
    <w:p w:rsidR="0087236F" w:rsidRPr="00CB362C" w:rsidRDefault="0087236F" w:rsidP="0087236F">
      <w:pPr>
        <w:spacing w:before="240" w:after="0" w:line="480" w:lineRule="auto"/>
        <w:ind w:left="709" w:firstLine="567"/>
        <w:jc w:val="both"/>
        <w:rPr>
          <w:rFonts w:ascii="Times New Roman" w:hAnsi="Times New Roman" w:cs="Times New Roman"/>
          <w:sz w:val="24"/>
        </w:rPr>
      </w:pPr>
      <w:r w:rsidRPr="00CB362C">
        <w:rPr>
          <w:rFonts w:ascii="Times New Roman" w:hAnsi="Times New Roman" w:cs="Times New Roman"/>
          <w:color w:val="000000" w:themeColor="text1"/>
          <w:sz w:val="24"/>
          <w:szCs w:val="24"/>
          <w:shd w:val="clear" w:color="auto" w:fill="FFFFFF"/>
        </w:rPr>
        <w:t xml:space="preserve">Dalam penelitian ini, </w:t>
      </w:r>
      <w:r w:rsidRPr="00CB362C">
        <w:rPr>
          <w:rFonts w:ascii="Times New Roman" w:hAnsi="Times New Roman" w:cs="Times New Roman"/>
          <w:sz w:val="24"/>
        </w:rPr>
        <w:t>peneliti menggunakan kriteria efektivitas multimedia Sunaryo Sunarto (2005) yang telah peneliti sesuaikan dengan kebutuhan angket validasi ahli materi pada media interaktif yang telah peneliti kembangkan sebagai berikut:</w:t>
      </w:r>
    </w:p>
    <w:p w:rsidR="0087236F" w:rsidRPr="00CB362C" w:rsidRDefault="0087236F" w:rsidP="001D4D54">
      <w:pPr>
        <w:pStyle w:val="ListParagraph"/>
        <w:numPr>
          <w:ilvl w:val="0"/>
          <w:numId w:val="45"/>
        </w:numPr>
        <w:spacing w:after="0" w:line="480" w:lineRule="auto"/>
        <w:ind w:left="1985" w:hanging="283"/>
        <w:jc w:val="both"/>
        <w:rPr>
          <w:rFonts w:ascii="Times New Roman" w:hAnsi="Times New Roman" w:cs="Times New Roman"/>
          <w:sz w:val="24"/>
        </w:rPr>
      </w:pPr>
      <w:r w:rsidRPr="00CB362C">
        <w:rPr>
          <w:rFonts w:ascii="Times New Roman" w:hAnsi="Times New Roman" w:cs="Times New Roman"/>
          <w:sz w:val="24"/>
        </w:rPr>
        <w:t>Aspek Pembelajaran</w:t>
      </w:r>
    </w:p>
    <w:p w:rsidR="0087236F" w:rsidRPr="00CB362C" w:rsidRDefault="0087236F" w:rsidP="001D4D54">
      <w:pPr>
        <w:pStyle w:val="ListParagraph"/>
        <w:numPr>
          <w:ilvl w:val="0"/>
          <w:numId w:val="45"/>
        </w:numPr>
        <w:spacing w:after="0" w:line="480" w:lineRule="auto"/>
        <w:ind w:left="1985" w:hanging="283"/>
        <w:jc w:val="both"/>
        <w:rPr>
          <w:rFonts w:ascii="Times New Roman" w:hAnsi="Times New Roman" w:cs="Times New Roman"/>
          <w:sz w:val="24"/>
        </w:rPr>
      </w:pPr>
      <w:r w:rsidRPr="00CB362C">
        <w:rPr>
          <w:rFonts w:ascii="Times New Roman" w:hAnsi="Times New Roman" w:cs="Times New Roman"/>
          <w:sz w:val="24"/>
        </w:rPr>
        <w:t xml:space="preserve">Aspek Isi </w:t>
      </w:r>
    </w:p>
    <w:p w:rsidR="0087236F" w:rsidRPr="00CB362C" w:rsidRDefault="0087236F" w:rsidP="0087236F">
      <w:pPr>
        <w:spacing w:after="0" w:line="480" w:lineRule="auto"/>
        <w:ind w:left="709" w:firstLine="567"/>
        <w:jc w:val="both"/>
        <w:rPr>
          <w:rFonts w:ascii="Times New Roman" w:hAnsi="Times New Roman" w:cs="Times New Roman"/>
          <w:sz w:val="24"/>
        </w:rPr>
      </w:pPr>
      <w:r w:rsidRPr="00CB362C">
        <w:rPr>
          <w:rFonts w:ascii="Times New Roman" w:hAnsi="Times New Roman" w:cs="Times New Roman"/>
          <w:color w:val="000000" w:themeColor="text1"/>
          <w:sz w:val="24"/>
        </w:rPr>
        <w:t xml:space="preserve">Berdasarkan aspek </w:t>
      </w:r>
      <w:r w:rsidRPr="00CB362C">
        <w:rPr>
          <w:rFonts w:ascii="Times New Roman" w:hAnsi="Times New Roman" w:cs="Times New Roman"/>
          <w:sz w:val="24"/>
        </w:rPr>
        <w:t xml:space="preserve">segi kepraktisan </w:t>
      </w:r>
      <w:r w:rsidRPr="00CB362C">
        <w:rPr>
          <w:rFonts w:ascii="Times New Roman" w:hAnsi="Times New Roman" w:cs="Times New Roman"/>
          <w:color w:val="000000" w:themeColor="text1"/>
          <w:sz w:val="24"/>
        </w:rPr>
        <w:t>yang akan digunakan,</w:t>
      </w:r>
      <w:r w:rsidRPr="00CB362C">
        <w:rPr>
          <w:rFonts w:ascii="Times New Roman" w:hAnsi="Times New Roman" w:cs="Times New Roman"/>
          <w:sz w:val="24"/>
        </w:rPr>
        <w:t xml:space="preserve"> </w:t>
      </w:r>
      <w:r w:rsidRPr="00CB362C">
        <w:rPr>
          <w:rFonts w:ascii="Times New Roman" w:hAnsi="Times New Roman" w:cs="Times New Roman"/>
          <w:color w:val="000000" w:themeColor="text1"/>
          <w:sz w:val="24"/>
        </w:rPr>
        <w:t xml:space="preserve">peneliti menggunakan kriteria kepraktisan menurut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DOI":"10.24036/jep/vol5-iss1/556","ISSN":"2614-1221","abstract":"Corona virus disease (covid-19) has spread all over the world and became a pandemic in short time. Indonesia is one of the countries that affected by covid-19 pandemic. Covid-19 changed everything in various area including education. Online learning became one of the solutions in universities in order to keep learning process going. Unfortunately, policy to apply online learning is facing many difficulties associated with infra-structure, student economic capability and time management. Learning video is presented to overcome difficulties of online learning during covid-19 pandemic in subject of Calculus for Physics. The video presents material supported by sample problem and solution. Practicality of the learning video was examined by collecting student`s responses in aspect of ease of use, learning time efficiency, attractiveness and benefits. Data was analyzed using percentage formula to determine criteria of practicality. The result of the observation revealed that learning video of calculus for physics has a good practicality that represented by score of each aspects of 81,26% for ease of use, 83,53% for learning time efficiency, 79,87% for attractiveness and 81,08% for benefits. Based on this result we conclude that learning video is very useful to assist student in online learning during covid-19 pandemic. Furthermore, learning video could be one of the best choices in learning media to apply digital and remote learning in facing of Industrial Revolution 4.0.","author":[{"dropping-particle":"","family":"Hidayat","given":"Rahmat","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1","issued":{"date-parts":[["2021"]]},"page":"110-117","title":"Kepraktisan Video Pembelajaran Kalkulus untuk Fisika dalam Proses Belajar Daring pada Masa Pandemi Covid-19","type":"article-journal","volume":"5"},"uris":["http://www.mendeley.com/documents/?uuid=26ae5079-27a8-420d-818c-82c1e7d8fa70"]}],"mendeley":{"formattedCitation":"(Hidayat et al., 2021)","plainTextFormattedCitation":"(Hidayat et al., 2021)","previouslyFormattedCitation":"(Hidayat et al., 2021)"},"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Hidayat et al., 2021)</w:t>
      </w:r>
      <w:r w:rsidRPr="00CB362C">
        <w:rPr>
          <w:rFonts w:ascii="Times New Roman" w:hAnsi="Times New Roman" w:cs="Times New Roman"/>
          <w:sz w:val="24"/>
        </w:rPr>
        <w:fldChar w:fldCharType="end"/>
      </w:r>
      <w:r w:rsidRPr="00CB362C">
        <w:rPr>
          <w:rFonts w:ascii="Times New Roman" w:hAnsi="Times New Roman" w:cs="Times New Roman"/>
          <w:sz w:val="24"/>
        </w:rPr>
        <w:t xml:space="preserve"> </w:t>
      </w:r>
      <w:r w:rsidRPr="00CB362C">
        <w:rPr>
          <w:rFonts w:ascii="Times New Roman" w:hAnsi="Times New Roman" w:cs="Times New Roman"/>
          <w:color w:val="000000" w:themeColor="text1"/>
          <w:sz w:val="24"/>
        </w:rPr>
        <w:t xml:space="preserve">yang telah peneliti sesuaikan dengan kebutuhan  angket validasi ahli kepraktisan pada media interaktif </w:t>
      </w:r>
      <w:r w:rsidRPr="00CB362C">
        <w:rPr>
          <w:rFonts w:ascii="Times New Roman" w:hAnsi="Times New Roman" w:cs="Times New Roman"/>
          <w:sz w:val="24"/>
        </w:rPr>
        <w:t>yang telah peneliti kembangkan sebagai berikut</w:t>
      </w:r>
      <w:r w:rsidRPr="00CB362C">
        <w:rPr>
          <w:rFonts w:ascii="Times New Roman" w:hAnsi="Times New Roman" w:cs="Times New Roman"/>
          <w:color w:val="000000" w:themeColor="text1"/>
          <w:sz w:val="24"/>
        </w:rPr>
        <w:t>:</w:t>
      </w:r>
    </w:p>
    <w:p w:rsidR="0087236F" w:rsidRPr="00CB362C" w:rsidRDefault="0087236F" w:rsidP="001D4D54">
      <w:pPr>
        <w:pStyle w:val="ListParagraph"/>
        <w:numPr>
          <w:ilvl w:val="0"/>
          <w:numId w:val="39"/>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Kemudahan penggunaan</w:t>
      </w:r>
    </w:p>
    <w:p w:rsidR="0087236F" w:rsidRPr="00CB362C" w:rsidRDefault="0087236F" w:rsidP="001D4D54">
      <w:pPr>
        <w:pStyle w:val="ListParagraph"/>
        <w:numPr>
          <w:ilvl w:val="0"/>
          <w:numId w:val="39"/>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Efisiensi waktu pembelajaran</w:t>
      </w:r>
    </w:p>
    <w:p w:rsidR="0087236F" w:rsidRPr="00CB362C" w:rsidRDefault="0087236F" w:rsidP="001D4D54">
      <w:pPr>
        <w:pStyle w:val="ListParagraph"/>
        <w:numPr>
          <w:ilvl w:val="0"/>
          <w:numId w:val="39"/>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Daya Tarik</w:t>
      </w:r>
    </w:p>
    <w:p w:rsidR="0087236F" w:rsidRPr="00CB362C" w:rsidRDefault="0087236F" w:rsidP="001D4D54">
      <w:pPr>
        <w:pStyle w:val="ListParagraph"/>
        <w:numPr>
          <w:ilvl w:val="0"/>
          <w:numId w:val="39"/>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Manfaat</w:t>
      </w:r>
    </w:p>
    <w:p w:rsidR="0087236F" w:rsidRPr="00CB362C" w:rsidRDefault="0087236F" w:rsidP="0087236F">
      <w:pPr>
        <w:spacing w:after="0" w:line="480" w:lineRule="auto"/>
        <w:ind w:left="851" w:firstLine="425"/>
        <w:jc w:val="both"/>
        <w:rPr>
          <w:rFonts w:ascii="Times New Roman" w:hAnsi="Times New Roman" w:cs="Times New Roman"/>
          <w:sz w:val="24"/>
        </w:rPr>
      </w:pPr>
      <w:r w:rsidRPr="00CB362C">
        <w:rPr>
          <w:rFonts w:ascii="Times New Roman" w:hAnsi="Times New Roman" w:cs="Times New Roman"/>
          <w:sz w:val="24"/>
        </w:rPr>
        <w:t>Berdasarkan aspek segi kepraktisan dan multimedia yang akan digunakan, peneliti menggunakan kriteria kepraktisan menurut (Hidayat et al., 2021) dan peneliti juga menggunakan aspek multimedia menurut (Sunaryo Sunarto 2005) kemudian peneliti gabungkan menjadi angket respon siswa terhadap media interaktif yang telah peneliti kembangkan sebagai berikut:</w:t>
      </w:r>
    </w:p>
    <w:p w:rsidR="0087236F" w:rsidRPr="00CB362C" w:rsidRDefault="0087236F" w:rsidP="0087236F">
      <w:pPr>
        <w:spacing w:after="0" w:line="480" w:lineRule="auto"/>
        <w:ind w:left="851" w:firstLine="425"/>
        <w:jc w:val="both"/>
        <w:rPr>
          <w:rFonts w:ascii="Times New Roman" w:hAnsi="Times New Roman" w:cs="Times New Roman"/>
          <w:sz w:val="24"/>
        </w:rPr>
      </w:pPr>
    </w:p>
    <w:p w:rsidR="0087236F" w:rsidRPr="00CB362C" w:rsidRDefault="0087236F" w:rsidP="001D4D54">
      <w:pPr>
        <w:pStyle w:val="ListParagraph"/>
        <w:numPr>
          <w:ilvl w:val="0"/>
          <w:numId w:val="46"/>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lastRenderedPageBreak/>
        <w:t>Aspek tampilan media</w:t>
      </w:r>
    </w:p>
    <w:p w:rsidR="0087236F" w:rsidRPr="00CB362C" w:rsidRDefault="0087236F" w:rsidP="001D4D54">
      <w:pPr>
        <w:pStyle w:val="ListParagraph"/>
        <w:numPr>
          <w:ilvl w:val="0"/>
          <w:numId w:val="46"/>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t>Aspek kemudahan penggunaan</w:t>
      </w:r>
    </w:p>
    <w:p w:rsidR="0087236F" w:rsidRPr="00CB362C" w:rsidRDefault="0087236F" w:rsidP="001D4D54">
      <w:pPr>
        <w:pStyle w:val="ListParagraph"/>
        <w:numPr>
          <w:ilvl w:val="0"/>
          <w:numId w:val="46"/>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t>Aspek daya Tarik</w:t>
      </w:r>
    </w:p>
    <w:p w:rsidR="0087236F" w:rsidRPr="00CB362C" w:rsidRDefault="0087236F" w:rsidP="001D4D54">
      <w:pPr>
        <w:pStyle w:val="ListParagraph"/>
        <w:numPr>
          <w:ilvl w:val="0"/>
          <w:numId w:val="46"/>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t>Aspek manfaat</w:t>
      </w:r>
    </w:p>
    <w:p w:rsidR="0087236F" w:rsidRPr="00CB362C" w:rsidRDefault="0087236F" w:rsidP="001D4D54">
      <w:pPr>
        <w:pStyle w:val="proposal3"/>
        <w:numPr>
          <w:ilvl w:val="3"/>
          <w:numId w:val="29"/>
        </w:numPr>
        <w:spacing w:line="480" w:lineRule="auto"/>
        <w:ind w:left="851"/>
        <w:rPr>
          <w:b w:val="0"/>
        </w:rPr>
      </w:pPr>
      <w:bookmarkStart w:id="28" w:name="_Toc201266080"/>
      <w:proofErr w:type="spellStart"/>
      <w:r w:rsidRPr="00CB362C">
        <w:t>Kelebihan</w:t>
      </w:r>
      <w:proofErr w:type="spellEnd"/>
      <w:r w:rsidRPr="00CB362C">
        <w:t xml:space="preserve"> </w:t>
      </w:r>
      <w:proofErr w:type="spellStart"/>
      <w:r w:rsidRPr="00CB362C">
        <w:t>dan</w:t>
      </w:r>
      <w:proofErr w:type="spellEnd"/>
      <w:r w:rsidRPr="00CB362C">
        <w:t xml:space="preserve"> </w:t>
      </w:r>
      <w:proofErr w:type="spellStart"/>
      <w:r w:rsidRPr="00CB362C">
        <w:t>Kekurangan</w:t>
      </w:r>
      <w:proofErr w:type="spellEnd"/>
      <w:r w:rsidRPr="00CB362C">
        <w:t xml:space="preserve"> Media Video </w:t>
      </w:r>
      <w:proofErr w:type="spellStart"/>
      <w:r w:rsidRPr="00CB362C">
        <w:t>Animasi</w:t>
      </w:r>
      <w:bookmarkEnd w:id="28"/>
      <w:proofErr w:type="spellEnd"/>
      <w:r w:rsidRPr="00CB362C">
        <w:t xml:space="preserve"> </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shd w:val="clear" w:color="auto" w:fill="FFFFFF"/>
        </w:rPr>
        <w:fldChar w:fldCharType="begin" w:fldLock="1"/>
      </w:r>
      <w:r w:rsidRPr="00CB362C">
        <w:rPr>
          <w:rFonts w:ascii="Times New Roman" w:hAnsi="Times New Roman" w:cs="Times New Roman"/>
          <w:color w:val="000000" w:themeColor="text1"/>
          <w:sz w:val="24"/>
          <w:szCs w:val="24"/>
          <w:shd w:val="clear" w:color="auto" w:fill="FFFFFF"/>
        </w:rPr>
        <w:instrText>ADDIN CSL_CITATION {"citationItems":[{"id":"ITEM-1","itemData":{"ISBN":"1601064403","abstract":"Abstrak Penelitian pengembangan didasari oleh permasalahan yang ditemukan di SDN Babat Jerawat II. Berdasarkan hasil observasi, permasalahanyang ditemukan adalah kurangnya penggunaan media dalam pembelajaran matematika. Penelitian ini dikembangkan dengan tujuan: (1) mengembangkan produk berupa media pembelajaran video animasi materi volume bangun ruang untuk SD Kelas V. (2) mengetahui kelayakan media pembelajaran video animasi dengan uji validasi oleh ahli materi, ahli media, guru, dan respon yang didapat dari siswa. (3) Mengetahui efektifitas media video animasi. Subjek yang diujicobakan merupakan siswa kelas V sekolah dasar. Penelitian pengembangan ini menggunakan model ADDIE, meliputi tahap Analyze, Design, Development, Implement, dan Evaluation. Hasil penelitian pengembangan ini berupa presentase dari penskoran uji validasi oleh validator ahli materi mencapai 84%, ahli mediaa mencapai 77%. Hasil uji validasi oleh guru kelas V menunjukkan penilaian materi sebesar 89% dan penilaian media sebesar 87%. Kepraktisan media video animasi didapat dilihat dari hasil validasi yang dilakukan oleh validator. Hasil penelitian menunjukkan media video animasi praktis dan layak digunakan. Respon siswa menunjukkan respon positif dengan presentase skor yang diperoleh berdasarkan angket respon siswa sebesar 90%. Abstract Development research is based on problems found in SDN Babat Jerawat II. Based on observations, the problem found is the lack of use of media in learning mathematics. This research was developed with the aim of: (1) developing a product in the form of instructional media for video animation in volume building material for elementary school fifth-grade. (2) Knowing the feasibility of animated video learning media by validation testing by material experts, media experts, teachers, and responses obtained from students. (3) Knowing the effectiveness of animated video media. The subjects tested were fifth-grade students in elementary schools. This development research uses the ADDIE model, covering the stages of Analyze, Design, Development, Implement, and Evaluation. The results of this development research in the form of a percentage of validation test scoring by material expert validators reached 84%, media experts reached 77%. The results of the validation test by the fifth-grade teacher showed a material rating of 89% and a media rating of 87%. The practicality of animation video media is obtained from the results of the validation conducted by the val…","author":[{"dropping-particle":"","family":"Mashuri","given":"Delila Khoiriyah","non-dropping-particle":"","parse-names":false,"suffix":""}],"container-title":"Jpgsd","id":"ITEM-1","issue":"05","issued":{"date-parts":[["2020"]]},"page":"893-903","title":"Pengembangan Media Pembelajaran Video Animasi untuk Sekolah Dasar Kelas V","type":"article-journal","volume":"08"},"uris":["http://www.mendeley.com/documents/?uuid=316a0033-73e3-4514-a9b0-b5ebefcaac97"]}],"mendeley":{"formattedCitation":"(Mashuri, 2020)","plainTextFormattedCitation":"(Mashuri, 2020)","previouslyFormattedCitation":"(Mashuri, 2020)"},"properties":{"noteIndex":0},"schema":"https://github.com/citation-style-language/schema/raw/master/csl-citation.json"}</w:instrText>
      </w:r>
      <w:r w:rsidRPr="00CB362C">
        <w:rPr>
          <w:rFonts w:ascii="Times New Roman" w:hAnsi="Times New Roman" w:cs="Times New Roman"/>
          <w:color w:val="000000" w:themeColor="text1"/>
          <w:sz w:val="24"/>
          <w:szCs w:val="24"/>
          <w:shd w:val="clear" w:color="auto" w:fill="FFFFFF"/>
        </w:rPr>
        <w:fldChar w:fldCharType="separate"/>
      </w:r>
      <w:r w:rsidRPr="00CB362C">
        <w:rPr>
          <w:rFonts w:ascii="Times New Roman" w:hAnsi="Times New Roman" w:cs="Times New Roman"/>
          <w:color w:val="000000" w:themeColor="text1"/>
          <w:sz w:val="24"/>
          <w:szCs w:val="24"/>
          <w:shd w:val="clear" w:color="auto" w:fill="FFFFFF"/>
        </w:rPr>
        <w:t>(Mashuri, 2020)</w:t>
      </w:r>
      <w:r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rPr>
        <w:t>Penggunaan media pembelajaran video animasi dalam pembelajaran memiliki beberapa kelebihan yaitu:</w:t>
      </w:r>
    </w:p>
    <w:p w:rsidR="0087236F" w:rsidRPr="00CB362C" w:rsidRDefault="0087236F" w:rsidP="001D4D54">
      <w:pPr>
        <w:pStyle w:val="ListParagraph"/>
        <w:numPr>
          <w:ilvl w:val="0"/>
          <w:numId w:val="9"/>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mpilan yang menarik mampu meningkatkan antusiasme siswa dalam belajar.</w:t>
      </w:r>
    </w:p>
    <w:p w:rsidR="0087236F" w:rsidRPr="00CB362C" w:rsidRDefault="0087236F" w:rsidP="001D4D54">
      <w:pPr>
        <w:pStyle w:val="ListParagraph"/>
        <w:numPr>
          <w:ilvl w:val="0"/>
          <w:numId w:val="9"/>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gubah pandangan siswa terhadap pelajaran.</w:t>
      </w:r>
    </w:p>
    <w:p w:rsidR="0087236F" w:rsidRPr="00CB362C" w:rsidRDefault="0087236F" w:rsidP="001D4D54">
      <w:pPr>
        <w:pStyle w:val="ListParagraph"/>
        <w:numPr>
          <w:ilvl w:val="0"/>
          <w:numId w:val="9"/>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mpermudah dalam menanamkan konsep materi yang dipelajari.</w:t>
      </w:r>
    </w:p>
    <w:p w:rsidR="0087236F" w:rsidRPr="00CB362C" w:rsidRDefault="0087236F" w:rsidP="001D4D54">
      <w:pPr>
        <w:pStyle w:val="ListParagraph"/>
        <w:numPr>
          <w:ilvl w:val="0"/>
          <w:numId w:val="9"/>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agai alat bantu alternative guru dalam menyampaikan materi pembelajaran.</w:t>
      </w:r>
    </w:p>
    <w:p w:rsidR="0087236F" w:rsidRPr="00CB362C" w:rsidRDefault="0087236F" w:rsidP="001D4D54">
      <w:pPr>
        <w:pStyle w:val="ListParagraph"/>
        <w:numPr>
          <w:ilvl w:val="0"/>
          <w:numId w:val="9"/>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Bersifat efisien, dapat digunakan dalam keadaan apapun dan kapanpun.</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shd w:val="clear" w:color="auto" w:fill="FFFFFF"/>
        </w:rPr>
        <w:fldChar w:fldCharType="begin" w:fldLock="1"/>
      </w:r>
      <w:r w:rsidRPr="00CB362C">
        <w:rPr>
          <w:rFonts w:ascii="Times New Roman" w:hAnsi="Times New Roman" w:cs="Times New Roman"/>
          <w:color w:val="000000" w:themeColor="text1"/>
          <w:sz w:val="24"/>
          <w:szCs w:val="24"/>
          <w:shd w:val="clear" w:color="auto" w:fill="FFFFFF"/>
        </w:rPr>
        <w:instrText>ADDIN CSL_CITATION {"citationItems":[{"id":"ITEM-1","itemData":{"ISBN":"1601064403","abstract":"Abstrak Penelitian pengembangan didasari oleh permasalahan yang ditemukan di SDN Babat Jerawat II. Berdasarkan hasil observasi, permasalahanyang ditemukan adalah kurangnya penggunaan media dalam pembelajaran matematika. Penelitian ini dikembangkan dengan tujuan: (1) mengembangkan produk berupa media pembelajaran video animasi materi volume bangun ruang untuk SD Kelas V. (2) mengetahui kelayakan media pembelajaran video animasi dengan uji validasi oleh ahli materi, ahli media, guru, dan respon yang didapat dari siswa. (3) Mengetahui efektifitas media video animasi. Subjek yang diujicobakan merupakan siswa kelas V sekolah dasar. Penelitian pengembangan ini menggunakan model ADDIE, meliputi tahap Analyze, Design, Development, Implement, dan Evaluation. Hasil penelitian pengembangan ini berupa presentase dari penskoran uji validasi oleh validator ahli materi mencapai 84%, ahli mediaa mencapai 77%. Hasil uji validasi oleh guru kelas V menunjukkan penilaian materi sebesar 89% dan penilaian media sebesar 87%. Kepraktisan media video animasi didapat dilihat dari hasil validasi yang dilakukan oleh validator. Hasil penelitian menunjukkan media video animasi praktis dan layak digunakan. Respon siswa menunjukkan respon positif dengan presentase skor yang diperoleh berdasarkan angket respon siswa sebesar 90%. Abstract Development research is based on problems found in SDN Babat Jerawat II. Based on observations, the problem found is the lack of use of media in learning mathematics. This research was developed with the aim of: (1) developing a product in the form of instructional media for video animation in volume building material for elementary school fifth-grade. (2) Knowing the feasibility of animated video learning media by validation testing by material experts, media experts, teachers, and responses obtained from students. (3) Knowing the effectiveness of animated video media. The subjects tested were fifth-grade students in elementary schools. This development research uses the ADDIE model, covering the stages of Analyze, Design, Development, Implement, and Evaluation. The results of this development research in the form of a percentage of validation test scoring by material expert validators reached 84%, media experts reached 77%. The results of the validation test by the fifth-grade teacher showed a material rating of 89% and a media rating of 87%. The practicality of animation video media is obtained from the results of the validation conducted by the val…","author":[{"dropping-particle":"","family":"Mashuri","given":"Delila Khoiriyah","non-dropping-particle":"","parse-names":false,"suffix":""}],"container-title":"Jpgsd","id":"ITEM-1","issue":"05","issued":{"date-parts":[["2020"]]},"page":"893-903","title":"Pengembangan Media Pembelajaran Video Animasi untuk Sekolah Dasar Kelas V","type":"article-journal","volume":"08"},"uris":["http://www.mendeley.com/documents/?uuid=316a0033-73e3-4514-a9b0-b5ebefcaac97"]}],"mendeley":{"formattedCitation":"(Mashuri, 2020)","plainTextFormattedCitation":"(Mashuri, 2020)","previouslyFormattedCitation":"(Mashuri, 2020)"},"properties":{"noteIndex":0},"schema":"https://github.com/citation-style-language/schema/raw/master/csl-citation.json"}</w:instrText>
      </w:r>
      <w:r w:rsidRPr="00CB362C">
        <w:rPr>
          <w:rFonts w:ascii="Times New Roman" w:hAnsi="Times New Roman" w:cs="Times New Roman"/>
          <w:color w:val="000000" w:themeColor="text1"/>
          <w:sz w:val="24"/>
          <w:szCs w:val="24"/>
          <w:shd w:val="clear" w:color="auto" w:fill="FFFFFF"/>
        </w:rPr>
        <w:fldChar w:fldCharType="separate"/>
      </w:r>
      <w:r w:rsidRPr="00CB362C">
        <w:rPr>
          <w:rFonts w:ascii="Times New Roman" w:hAnsi="Times New Roman" w:cs="Times New Roman"/>
          <w:color w:val="000000" w:themeColor="text1"/>
          <w:sz w:val="24"/>
          <w:szCs w:val="24"/>
          <w:shd w:val="clear" w:color="auto" w:fill="FFFFFF"/>
        </w:rPr>
        <w:t>(Mashuri, 2020)</w:t>
      </w:r>
      <w:r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4"/>
        </w:rPr>
        <w:t>Kelemahan dalam media pembelajarann video animasi yaitu:</w:t>
      </w:r>
    </w:p>
    <w:p w:rsidR="0087236F" w:rsidRPr="00CB362C" w:rsidRDefault="0087236F" w:rsidP="001D4D54">
      <w:pPr>
        <w:pStyle w:val="ListParagraph"/>
        <w:numPr>
          <w:ilvl w:val="0"/>
          <w:numId w:val="16"/>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roses pembuatan video animasi dengan menggunakan software Animaker masih sangat terbatas.</w:t>
      </w:r>
    </w:p>
    <w:p w:rsidR="0087236F" w:rsidRPr="00CB362C" w:rsidRDefault="0087236F" w:rsidP="001D4D54">
      <w:pPr>
        <w:pStyle w:val="ListParagraph"/>
        <w:numPr>
          <w:ilvl w:val="0"/>
          <w:numId w:val="16"/>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Item pendukung yang tersedia hanya sedikit.</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0"/>
          <w:shd w:val="clear" w:color="auto" w:fill="FFFFFF"/>
        </w:rPr>
        <w:t>Bedasarkan kelebihan dan kekurangan diatas dapat disimpulkan bahwa</w:t>
      </w:r>
      <w:r w:rsidRPr="00CB362C">
        <w:rPr>
          <w:rFonts w:ascii="Times New Roman" w:hAnsi="Times New Roman" w:cs="Times New Roman"/>
          <w:color w:val="000000" w:themeColor="text1"/>
          <w:sz w:val="24"/>
          <w:szCs w:val="24"/>
        </w:rPr>
        <w:t xml:space="preserve"> Media Pembelajaran Video Animasi memiliki kelebihan dan </w:t>
      </w:r>
      <w:r w:rsidRPr="00CB362C">
        <w:rPr>
          <w:rFonts w:ascii="Times New Roman" w:hAnsi="Times New Roman" w:cs="Times New Roman"/>
          <w:color w:val="000000" w:themeColor="text1"/>
          <w:sz w:val="24"/>
          <w:szCs w:val="24"/>
        </w:rPr>
        <w:lastRenderedPageBreak/>
        <w:t>kekurangan. Adapun kelebihan nya yaitu dapat meningkatkan antusias siswa terhadap materi pembelajaran, juga memudahkan guru dalam menjelaskan materi pembelajaran dengan menggunakan media video animasi. Sedangkan kekurangan dari media video animasi yaitu tidak semua guru memiliki keterampilan/pemahaman dalam membuat media video animasi, dan juga keterbatasan fasilitas yang memadai di sekolah.</w:t>
      </w:r>
    </w:p>
    <w:p w:rsidR="0087236F" w:rsidRPr="00CB362C" w:rsidRDefault="0087236F" w:rsidP="001D4D54">
      <w:pPr>
        <w:pStyle w:val="proposal3"/>
        <w:numPr>
          <w:ilvl w:val="2"/>
          <w:numId w:val="29"/>
        </w:numPr>
        <w:spacing w:line="480" w:lineRule="auto"/>
        <w:ind w:left="709" w:hanging="567"/>
        <w:rPr>
          <w:b w:val="0"/>
          <w:i/>
          <w:iCs/>
        </w:rPr>
      </w:pPr>
      <w:bookmarkStart w:id="29" w:name="_Toc201266081"/>
      <w:proofErr w:type="spellStart"/>
      <w:r w:rsidRPr="00CB362C">
        <w:rPr>
          <w:i/>
          <w:iCs/>
        </w:rPr>
        <w:t>Canva</w:t>
      </w:r>
      <w:bookmarkEnd w:id="29"/>
      <w:proofErr w:type="spellEnd"/>
    </w:p>
    <w:p w:rsidR="0087236F" w:rsidRPr="00CB362C" w:rsidRDefault="0087236F" w:rsidP="0087236F">
      <w:pPr>
        <w:pStyle w:val="ListParagraph"/>
        <w:spacing w:after="0" w:line="480" w:lineRule="auto"/>
        <w:ind w:firstLine="720"/>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8"/>
        </w:rPr>
        <w:t xml:space="preserve">Dalam membuat media pembelajaran animasi, pastinya diperlukan alat dan </w:t>
      </w:r>
      <w:r w:rsidRPr="00CB362C">
        <w:rPr>
          <w:rFonts w:ascii="Times New Roman" w:hAnsi="Times New Roman" w:cs="Times New Roman"/>
          <w:i/>
          <w:color w:val="000000" w:themeColor="text1"/>
          <w:sz w:val="24"/>
          <w:szCs w:val="28"/>
        </w:rPr>
        <w:t xml:space="preserve">software </w:t>
      </w:r>
      <w:r w:rsidRPr="00CB362C">
        <w:rPr>
          <w:rFonts w:ascii="Times New Roman" w:hAnsi="Times New Roman" w:cs="Times New Roman"/>
          <w:color w:val="000000" w:themeColor="text1"/>
          <w:sz w:val="24"/>
          <w:szCs w:val="28"/>
        </w:rPr>
        <w:t xml:space="preserve">pendukung agar tercapai media animasi yang dapat diterapkan pada kegiatan pembelajaran. Aplikasi adalah salah satu aplikasi yang dapat membantu membuat video animasi. </w:t>
      </w:r>
      <w:r w:rsidRPr="00CB362C">
        <w:rPr>
          <w:rFonts w:ascii="Times New Roman" w:hAnsi="Times New Roman" w:cs="Times New Roman"/>
          <w:i/>
          <w:iCs/>
          <w:color w:val="000000" w:themeColor="text1"/>
          <w:sz w:val="24"/>
          <w:szCs w:val="28"/>
        </w:rPr>
        <w:t xml:space="preserve">Canva </w:t>
      </w:r>
      <w:r w:rsidRPr="00CB362C">
        <w:rPr>
          <w:rFonts w:ascii="Times New Roman" w:hAnsi="Times New Roman" w:cs="Times New Roman"/>
          <w:color w:val="000000" w:themeColor="text1"/>
          <w:sz w:val="24"/>
          <w:szCs w:val="28"/>
        </w:rPr>
        <w:t xml:space="preserve">adalah program desain online, dimana pada media tersebut telah tersedia beragam desain grafis seperti presentasi, grafik, poster, spanduk, kartu undangan, editing foto, instragram cover dan facebook cover </w:t>
      </w:r>
      <w:r w:rsidRPr="00CB362C">
        <w:rPr>
          <w:rFonts w:ascii="Times New Roman" w:hAnsi="Times New Roman" w:cs="Times New Roman"/>
          <w:color w:val="000000" w:themeColor="text1"/>
          <w:sz w:val="24"/>
          <w:szCs w:val="28"/>
        </w:rPr>
        <w:fldChar w:fldCharType="begin" w:fldLock="1"/>
      </w:r>
      <w:r w:rsidRPr="00CB362C">
        <w:rPr>
          <w:rFonts w:ascii="Times New Roman" w:hAnsi="Times New Roman" w:cs="Times New Roman"/>
          <w:color w:val="000000" w:themeColor="text1"/>
          <w:sz w:val="24"/>
          <w:szCs w:val="28"/>
        </w:rPr>
        <w:instrText>ADDIN CSL_CITATION {"citationItems":[{"id":"ITEM-1","itemData":{"abstract":"The Covid-19 virus has had an impact on the education sector. Distance Learning (PJJ) makes it a challenge for teachers to innovate, be creative. Education is not just the transmission of knowledge. Education is embodied in the form of practice or practice for students. Learning PAI and BP in SD requires learning that is interesting, fun and not boring. This study aims to develop Canva-based learning media, during a pandemic. To find out the effectiveness and feasibility of PAI-BP learning media on the theme \"The Beautiful Month of Ramadan\" based on the Canva application so as to increase the motivation and learning achievement of students at SDN 1 Windunegara. This study uses Research and Development (R&amp;D) research and the model used is the ADDIE development model. This product was validated by 1 media expert, and tested by 22 students of SDN 1 Windunegara. The validation results show that media experts get an average of 78.75% which is included in the \"Valid\" category. Implementation of Canva media with a link sent via WA group class V. The results of student responses to the product, an average of 86.37%, indicate that the product is feasible to use. The results of the pretest and posttest show the effectiveness of the Canva application-based development media with the results of 100% increasing the value even though 13.6% has not been completed. It can be concluded that the development of Canva application-based media can increase students' motivation and learning achievement and can be used in the learning process.","author":[{"dropping-particle":"","family":"Riono","given":"","non-dropping-particle":"","parse-names":false,"suffix":""},{"dropping-particle":"","family":"Fauzi","given":"","non-dropping-particle":"","parse-names":false,"suffix":""}],"container-title":"Jurnal Cakrawala Pendas","id":"ITEM-1","issue":"1","issued":{"date-parts":[["2022"]]},"page":"117-127","title":"Pengembangan Media Pembelajaran Pai-Bp Di Sd Berbasis Canva","type":"article-journal","volume":"8"},"uris":["http://www.mendeley.com/documents/?uuid=30c8fabd-9d02-4d1c-bd6e-7bce966ef4dd"]}],"mendeley":{"formattedCitation":"(Riono &amp; Fauzi, 2022)","plainTextFormattedCitation":"(Riono &amp; Fauzi, 2022)","previouslyFormattedCitation":"(Riono &amp; Fauzi, 2022)"},"properties":{"noteIndex":0},"schema":"https://github.com/citation-style-language/schema/raw/master/csl-citation.json"}</w:instrText>
      </w:r>
      <w:r w:rsidRPr="00CB362C">
        <w:rPr>
          <w:rFonts w:ascii="Times New Roman" w:hAnsi="Times New Roman" w:cs="Times New Roman"/>
          <w:color w:val="000000" w:themeColor="text1"/>
          <w:sz w:val="24"/>
          <w:szCs w:val="28"/>
        </w:rPr>
        <w:fldChar w:fldCharType="separate"/>
      </w:r>
      <w:r w:rsidRPr="00CB362C">
        <w:rPr>
          <w:rFonts w:ascii="Times New Roman" w:hAnsi="Times New Roman" w:cs="Times New Roman"/>
          <w:color w:val="000000" w:themeColor="text1"/>
          <w:sz w:val="24"/>
          <w:szCs w:val="28"/>
        </w:rPr>
        <w:t>(Riono &amp; Fauzi, 2022)</w:t>
      </w:r>
      <w:r w:rsidRPr="00CB362C">
        <w:rPr>
          <w:rFonts w:ascii="Times New Roman" w:hAnsi="Times New Roman" w:cs="Times New Roman"/>
          <w:color w:val="000000" w:themeColor="text1"/>
          <w:sz w:val="24"/>
          <w:szCs w:val="28"/>
        </w:rPr>
        <w:fldChar w:fldCharType="end"/>
      </w:r>
      <w:r w:rsidRPr="00CB362C">
        <w:rPr>
          <w:rFonts w:ascii="Times New Roman" w:hAnsi="Times New Roman" w:cs="Times New Roman"/>
          <w:color w:val="000000" w:themeColor="text1"/>
          <w:sz w:val="24"/>
          <w:szCs w:val="28"/>
        </w:rPr>
        <w:t xml:space="preserve">.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merupakan aplikasi yang dapat didesain dan diakses menggunakan smartphone atau laptop secara daring, dilengkapi dengan berbagai jenis desain seperti presentasi, poster, brosur, template, infografis, pamflet, resume, dan thumbnail YouTube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DOI":"10.29303/jppipa.v10i5.7030","ISSN":"2460-2582","abstract":"Kurangnya pemanfaatan media pembelajaran yang memanfaatkan teknologi di SDN 1 Sendangharjo berdampak pada hasil belajar peserta didik. Penelitian ini merupakan penelitian dan pengembangan yang mengacu pada model ADDIE (Analyze, Design, Development, Implementation, and Evaluation). Penelitian ini bertujuan untuk mengembangkan dan menguji kelayakan, kepraktisan, dan efektivitas Digital Flipbook berbasis Canva. Populasi dalam penelitian ini berjumlah 46 orang dengan 12 subjek tes skala kecil pada peserta didik kelas VI dan 24 subjek tes skala besar pada peserta didik kelas V SDN 1 Sendangharjo. Teknik pengumpulan data menggunakan teknik tes (pretest-posttest) dan non tes berupa observasi, angket, hasil wawancara, dan data dokumen. Hasil validasi oleh validator ahli media, materi, dan bahasa menunjukkan bahwa Digital Flipbook berbasis Canva telah memenuhi kriteria valid. Berdasarkan hasil pretest-posttest diketahui bahwa Digital Flipbook berbasis Canva efektif untuk meningkatkan hasil belajar peserta didik yang ditunjukkan dengan hasil peningkatan rata-rata skor pretest sebesar 50 menjadi 80 pada saat posttest, dan hasil uji N-Gain diperoleh sebesar 0,61 dengan kategori sedang. Berdasarkan hasil angket respon yang disebarkan, diperoleh respon yang sangat positif dari guru dan peserta didik. Dari hasil tersebut dapat disimpulkan bahwa Digital Flipbook berbasis Canva efektif untuk meningkatkan hasil belajar peserta didik serta layak dan praktis digunakan dalam pembelajaran IPAS materi sistem pernapasan di kelas V SDN 1 Sendangharjo.The lack of utilization of technology-based learning media at SDN 1 Sendangharjo affects the learning outcomes of students. This study is a research and development study that refers to the ADDIE model (Analyze, Design, Development, Implementation, and Evaluation). This study aims to develop and test the feasibility, practicality, and effectiveness of a Canva-based Digital Flipbook. The population in this study consisted of 46 people with 12 subjects for a small-scale test on sixth-grade students and 24 subjects for a large-scale test on fifth-grade students at SDN 1 Sendangharjo. Data collection techniques used were tests (pretest-posttest) and non-tests in the form of observations, questionnaires, interview results, and document data. Validation results by media, material, and language expert validators showed that the Canva-based Digital Flipbook met valid criteria. Based on the pretest-posttest results, it was found that the Ca…","author":[{"dropping-particle":"","family":"Dewi","given":"Ita Mutiara","non-dropping-particle":"","parse-names":false,"suffix":""},{"dropping-particle":"","family":"Setyasto","given":"Novi","non-dropping-particle":"","parse-names":false,"suffix":""}],"container-title":"Jurnal Penelitian Pendidikan IPA","id":"ITEM-1","issue":"5","issued":{"date-parts":[["2024"]]},"page":"2300-2308","title":"Pengembangan Media Pembelajaran Digital Flipbook Berbasis Canva Pada Mata Pelajaran IPAS Materi Sistem Pernapasan Kelas V di Sekolah Dasar","type":"article-journal","volume":"10"},"uris":["http://www.mendeley.com/documents/?uuid=4bb2ec7e-6fa2-4424-845a-dd0bc01f22ac"]}],"mendeley":{"formattedCitation":"(Dewi &amp; Setyasto, 2024)","plainTextFormattedCitation":"(Dewi &amp; Setyasto, 2024)","previouslyFormattedCitation":"(Dewi &amp; Setyasto, 2024)"},"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Dewi &amp; Setyasto, 202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adalah program desain online (dapat diakses melalui situs web) yang menyediakan berbagai alat seperti presentasi, resume, poster, pamflet, brosur, diagram, spanduk, bookmark, dan lainnya dengan berbagai macam desain dan template yang unik dan menarik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ISSN":"2829-7466","abstract":"Penelitian ini bertujuan untuk mengetahui tingkat kevalidan, kepraktisan, dan keefektifan dari media pembelajaran interaktif berbasis aplikasi Canva yang telah dikembangkan untuk meningkatkan kemampuan pemecahan masalah matematis siswa dalam materi pola bilangan. Jenis penelitian yang digunakan adalah penelitian pengembangan model ADDIE. Hasil penelitian menunjukkan bahwa diperoleh persentase validitas pengembangan media sebesar 94,17persendari ahli media dan 92,36persendari ahli materi yang berada pada kriteria sangat valid. Kepraktisan media telah memenuhi kriteria praktis, berdasarkan respon guru diperoleh persentase 90,91persen, dan respon siswa diperoleh persentase 83,97persensaat uji coba I dan 85,17persensaat uji coba II. Media yang dikembangkan telah memenuhi kriteria efektif, berdasarkan ketuntasan belajar siswa secara klasikal mencapai 88persensaat uji coba II (saat uji coba I hanya 73persen) dan pencapaian waktu penelitian sesuai dengan rencana pelaksanaan pembelajaran biasa. Hasil uji Gain terhadap kemampuan pemecahan masalah matematis siswa saat menggunakan media pembelajaran mengalami peningkatan, dengan nilai N-Gain saat uji coba I yaitu 0,36 (kategori sedang) meningkat menjadi 0,43 saat uji coba II (kategori sedang). Peningkatan kemampuan pemecahan masalah matematis siswa tersebut menjadi penguatan terhadap pengembangan media pembelajaran interaktif berbasis aplikasi Canva dalam proses pembelajaran di kelas.","author":[{"dropping-particle":"","family":"Hafizah","given":"Zulfi","non-dropping-particle":"","parse-names":false,"suffix":""},{"dropping-particle":"","family":"Samosir","given":"Katrina","non-dropping-particle":"","parse-names":false,"suffix":""}],"container-title":"Nautical : Jurnal Ilmiah Multidisiplin","id":"ITEM-1","issue":"1","issued":{"date-parts":[["2023"]]},"page":"42-51","title":"Pengembangan Media Pembelajaran Interaktif Berbasis Aplikasi Canva untuk Meningkatkan Kemampuan Pemecahan Masalah Matematis Siswa Kelas VIII SMP Nurul Islam Indonesia Medan","type":"article-journal","volume":"2"},"uris":["http://www.mendeley.com/documents/?uuid=1655ed21-85a0-4aee-bccd-a243954cb72f"]}],"mendeley":{"formattedCitation":"(Hafizah &amp; Samosir, 2023)","plainTextFormattedCitation":"(Hafizah &amp; Samosir, 2023)","previouslyFormattedCitation":"(Hafizah &amp; Samosir, 2023)"},"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Hafizah &amp; Samosir, 2023)</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w:t>
      </w:r>
      <w:r w:rsidRPr="00CB362C">
        <w:rPr>
          <w:rFonts w:ascii="Times New Roman" w:hAnsi="Times New Roman" w:cs="Times New Roman"/>
          <w:color w:val="000000" w:themeColor="text1"/>
        </w:rPr>
        <w:t xml:space="preserve"> </w:t>
      </w:r>
      <w:bookmarkStart w:id="30" w:name="_Hlk201097657"/>
      <w:r w:rsidRPr="00CB362C">
        <w:rPr>
          <w:rFonts w:ascii="Times New Roman" w:hAnsi="Times New Roman" w:cs="Times New Roman"/>
          <w:color w:val="000000" w:themeColor="text1"/>
          <w:sz w:val="24"/>
          <w:szCs w:val="24"/>
        </w:rPr>
        <w:t xml:space="preserve">Menurut </w:t>
      </w:r>
      <w:bookmarkStart w:id="31" w:name="_Hlk201121037"/>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uthor":[{"dropping-particle":"","family":"Sardillah, W. P., &amp; Napitupulu","given":"S.","non-dropping-particle":"","parse-names":false,"suffix":""}],"id":"ITEM-1","issued":{"date-parts":[["2024"]]},"title":"PENGEMBANGAN MEDIA PEMBELAJARAN KOMAT (KOMIK MATEMATIKA) BERBASIS CANVA TERHADAP AKTIVITAS BELAJAR SISWA KELAS IV DI SDN 060923","type":"article-journal"},"uris":["http://www.mendeley.com/documents/?uuid=55ecb30e-c942-4a7f-b1ba-6ecdbe0159c4"]}],"mendeley":{"formattedCitation":"(Sardillah, W. P., &amp; Napitupulu, 2024)","plainTextFormattedCitation":"(Sardillah, W. P., &amp; Napitupulu, 2024)","previouslyFormattedCitation":"(Sardillah, W. P., &amp; Napitupulu, 2024)"},"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Sardillah, W. P., &amp; Napitupulu, 202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adalah aplikasi </w:t>
      </w:r>
      <w:r w:rsidRPr="00CB362C">
        <w:rPr>
          <w:rFonts w:ascii="Times New Roman" w:hAnsi="Times New Roman" w:cs="Times New Roman"/>
          <w:color w:val="000000" w:themeColor="text1"/>
          <w:sz w:val="24"/>
          <w:szCs w:val="24"/>
        </w:rPr>
        <w:lastRenderedPageBreak/>
        <w:t>yang menawarkan beragam desain termasuk dalam dunia Pendidikan sehingga dapat mempermudah guru-guru melaksanakan aktivitas pembelajaran. Guru dapat mendesain media pembelajaran dengan teknologi dan berkresi untuk menampilkan materi pembelajaran agar siswa tertarik.</w:t>
      </w:r>
    </w:p>
    <w:bookmarkEnd w:id="30"/>
    <w:bookmarkEnd w:id="31"/>
    <w:p w:rsidR="0087236F" w:rsidRPr="00CB362C" w:rsidRDefault="0087236F" w:rsidP="0087236F">
      <w:pPr>
        <w:pStyle w:val="ListParagraph"/>
        <w:spacing w:after="0" w:line="480" w:lineRule="auto"/>
        <w:ind w:firstLine="720"/>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w:t>
      </w:r>
      <w:bookmarkStart w:id="32" w:name="_Hlk201097721"/>
      <w:r w:rsidRPr="00CB362C">
        <w:rPr>
          <w:rFonts w:ascii="Times New Roman" w:hAnsi="Times New Roman" w:cs="Times New Roman"/>
          <w:i/>
          <w:iCs/>
          <w:color w:val="000000" w:themeColor="text1"/>
          <w:sz w:val="24"/>
          <w:szCs w:val="20"/>
          <w:shd w:val="clear" w:color="auto" w:fill="FFFFFF"/>
        </w:rPr>
        <w:t>Canva</w:t>
      </w:r>
      <w:r w:rsidRPr="00CB362C">
        <w:rPr>
          <w:rFonts w:ascii="Times New Roman" w:hAnsi="Times New Roman" w:cs="Times New Roman"/>
          <w:color w:val="000000" w:themeColor="text1"/>
          <w:sz w:val="24"/>
          <w:szCs w:val="20"/>
          <w:shd w:val="clear" w:color="auto" w:fill="FFFFFF"/>
        </w:rPr>
        <w:t xml:space="preserve"> adalah Situs Web/Aplikasi desain online yang dapat diakses menggunakan smartpohone atau leptop secaradaring, </w:t>
      </w:r>
      <w:r w:rsidRPr="00CB362C">
        <w:rPr>
          <w:rFonts w:ascii="Times New Roman" w:hAnsi="Times New Roman" w:cs="Times New Roman"/>
          <w:i/>
          <w:iCs/>
          <w:color w:val="000000" w:themeColor="text1"/>
          <w:sz w:val="24"/>
          <w:szCs w:val="20"/>
          <w:shd w:val="clear" w:color="auto" w:fill="FFFFFF"/>
        </w:rPr>
        <w:t>Canva</w:t>
      </w:r>
      <w:r w:rsidRPr="00CB362C">
        <w:rPr>
          <w:rFonts w:ascii="Times New Roman" w:hAnsi="Times New Roman" w:cs="Times New Roman"/>
          <w:color w:val="000000" w:themeColor="text1"/>
          <w:sz w:val="24"/>
          <w:szCs w:val="20"/>
          <w:shd w:val="clear" w:color="auto" w:fill="FFFFFF"/>
        </w:rPr>
        <w:t xml:space="preserve"> dilengkapin berbagai fitur yang dapat memudahkan pengguna dalam melakukan kegiatan seperti desain grafis, presentasi, grafik, poster, spanduk, kartu undangan, editan foto, video animasi.</w:t>
      </w:r>
    </w:p>
    <w:p w:rsidR="0087236F" w:rsidRPr="00CB362C" w:rsidRDefault="0087236F" w:rsidP="001D4D54">
      <w:pPr>
        <w:pStyle w:val="proposal3"/>
        <w:numPr>
          <w:ilvl w:val="3"/>
          <w:numId w:val="29"/>
        </w:numPr>
        <w:spacing w:line="480" w:lineRule="auto"/>
        <w:ind w:left="851"/>
        <w:rPr>
          <w:b w:val="0"/>
        </w:rPr>
      </w:pPr>
      <w:bookmarkStart w:id="33" w:name="_Toc201266082"/>
      <w:bookmarkEnd w:id="32"/>
      <w:proofErr w:type="spellStart"/>
      <w:r w:rsidRPr="00CB362C">
        <w:t>Kelebihan</w:t>
      </w:r>
      <w:proofErr w:type="spellEnd"/>
      <w:r w:rsidRPr="00CB362C">
        <w:t xml:space="preserve"> </w:t>
      </w:r>
      <w:proofErr w:type="spellStart"/>
      <w:r w:rsidRPr="00CB362C">
        <w:t>dan</w:t>
      </w:r>
      <w:proofErr w:type="spellEnd"/>
      <w:r w:rsidRPr="00CB362C">
        <w:t xml:space="preserve"> </w:t>
      </w:r>
      <w:proofErr w:type="spellStart"/>
      <w:r w:rsidRPr="00CB362C">
        <w:t>Kekurangan</w:t>
      </w:r>
      <w:proofErr w:type="spellEnd"/>
      <w:r w:rsidRPr="00CB362C">
        <w:t xml:space="preserve"> </w:t>
      </w:r>
      <w:proofErr w:type="spellStart"/>
      <w:r w:rsidRPr="00CB362C">
        <w:rPr>
          <w:i/>
          <w:iCs/>
        </w:rPr>
        <w:t>Canva</w:t>
      </w:r>
      <w:bookmarkEnd w:id="33"/>
      <w:proofErr w:type="spellEnd"/>
    </w:p>
    <w:p w:rsidR="0087236F" w:rsidRPr="00CB362C" w:rsidRDefault="0087236F" w:rsidP="0087236F">
      <w:pPr>
        <w:pStyle w:val="ListParagraph"/>
        <w:spacing w:after="0" w:line="480" w:lineRule="auto"/>
        <w:ind w:left="851" w:firstLine="589"/>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8"/>
          <w:shd w:val="clear" w:color="auto" w:fill="FFFFFF"/>
        </w:rPr>
        <w:t xml:space="preserve">Kelebihan </w:t>
      </w:r>
      <w:r w:rsidRPr="00CB362C">
        <w:rPr>
          <w:rFonts w:ascii="Times New Roman" w:hAnsi="Times New Roman" w:cs="Times New Roman"/>
          <w:i/>
          <w:iCs/>
          <w:color w:val="000000" w:themeColor="text1"/>
          <w:sz w:val="24"/>
          <w:szCs w:val="28"/>
          <w:shd w:val="clear" w:color="auto" w:fill="FFFFFF"/>
        </w:rPr>
        <w:t>Canva</w:t>
      </w:r>
      <w:r w:rsidRPr="00CB362C">
        <w:rPr>
          <w:rFonts w:ascii="Times New Roman" w:hAnsi="Times New Roman" w:cs="Times New Roman"/>
          <w:color w:val="000000" w:themeColor="text1"/>
          <w:sz w:val="24"/>
          <w:szCs w:val="28"/>
          <w:shd w:val="clear" w:color="auto" w:fill="FFFFFF"/>
        </w:rPr>
        <w:t xml:space="preserve"> antara lain dapat meningkatkan kreativitas guru dalam mendesain media pembelajaran, menyediakan berbagai desain grafis, template, dan animasi, serta dapat diakses melalui smartphone atau laptop </w:t>
      </w:r>
      <w:r w:rsidRPr="00CB362C">
        <w:rPr>
          <w:rFonts w:ascii="Times New Roman" w:hAnsi="Times New Roman" w:cs="Times New Roman"/>
          <w:color w:val="000000" w:themeColor="text1"/>
          <w:sz w:val="24"/>
          <w:szCs w:val="28"/>
          <w:shd w:val="clear" w:color="auto" w:fill="FFFFFF"/>
        </w:rPr>
        <w:fldChar w:fldCharType="begin" w:fldLock="1"/>
      </w:r>
      <w:r w:rsidRPr="00CB362C">
        <w:rPr>
          <w:rFonts w:ascii="Times New Roman" w:hAnsi="Times New Roman" w:cs="Times New Roman"/>
          <w:color w:val="000000" w:themeColor="text1"/>
          <w:sz w:val="24"/>
          <w:szCs w:val="28"/>
          <w:shd w:val="clear" w:color="auto" w:fill="FFFFFF"/>
        </w:rPr>
        <w:instrText>ADDIN CSL_CITATION {"citationItems":[{"id":"ITEM-1","itemData":{"abstract":"The Covid-19 virus has had an impact on the education sector. Distance Learning (PJJ) makes it a challenge for teachers to innovate, be creative. Education is not just the transmission of knowledge. Education is embodied in the form of practice or practice for students. Learning PAI and BP in SD requires learning that is interesting, fun and not boring. This study aims to develop Canva-based learning media, during a pandemic. To find out the effectiveness and feasibility of PAI-BP learning media on the theme \"The Beautiful Month of Ramadan\" based on the Canva application so as to increase the motivation and learning achievement of students at SDN 1 Windunegara. This study uses Research and Development (R&amp;D) research and the model used is the ADDIE development model. This product was validated by 1 media expert, and tested by 22 students of SDN 1 Windunegara. The validation results show that media experts get an average of 78.75% which is included in the \"Valid\" category. Implementation of Canva media with a link sent via WA group class V. The results of student responses to the product, an average of 86.37%, indicate that the product is feasible to use. The results of the pretest and posttest show the effectiveness of the Canva application-based development media with the results of 100% increasing the value even though 13.6% has not been completed. It can be concluded that the development of Canva application-based media can increase students' motivation and learning achievement and can be used in the learning process.","author":[{"dropping-particle":"","family":"Riono","given":"","non-dropping-particle":"","parse-names":false,"suffix":""},{"dropping-particle":"","family":"Fauzi","given":"","non-dropping-particle":"","parse-names":false,"suffix":""}],"container-title":"Jurnal Cakrawala Pendas","id":"ITEM-1","issue":"1","issued":{"date-parts":[["2022"]]},"page":"117-127","title":"Pengembangan Media Pembelajaran Pai-Bp Di Sd Berbasis Canva","type":"article-journal","volume":"8"},"uris":["http://www.mendeley.com/documents/?uuid=30c8fabd-9d02-4d1c-bd6e-7bce966ef4dd"]}],"mendeley":{"formattedCitation":"(Riono &amp; Fauzi, 2022)","plainTextFormattedCitation":"(Riono &amp; Fauzi, 2022)","previouslyFormattedCitation":"(Riono &amp; Fauzi, 2022)"},"properties":{"noteIndex":0},"schema":"https://github.com/citation-style-language/schema/raw/master/csl-citation.json"}</w:instrText>
      </w:r>
      <w:r w:rsidRPr="00CB362C">
        <w:rPr>
          <w:rFonts w:ascii="Times New Roman" w:hAnsi="Times New Roman" w:cs="Times New Roman"/>
          <w:color w:val="000000" w:themeColor="text1"/>
          <w:sz w:val="24"/>
          <w:szCs w:val="28"/>
          <w:shd w:val="clear" w:color="auto" w:fill="FFFFFF"/>
        </w:rPr>
        <w:fldChar w:fldCharType="separate"/>
      </w:r>
      <w:r w:rsidRPr="00CB362C">
        <w:rPr>
          <w:rFonts w:ascii="Times New Roman" w:hAnsi="Times New Roman" w:cs="Times New Roman"/>
          <w:color w:val="000000" w:themeColor="text1"/>
          <w:sz w:val="24"/>
          <w:szCs w:val="28"/>
          <w:shd w:val="clear" w:color="auto" w:fill="FFFFFF"/>
        </w:rPr>
        <w:t>(Riono &amp; Fauzi, 2022)</w:t>
      </w:r>
      <w:r w:rsidRPr="00CB362C">
        <w:rPr>
          <w:rFonts w:ascii="Times New Roman" w:hAnsi="Times New Roman" w:cs="Times New Roman"/>
          <w:color w:val="000000" w:themeColor="text1"/>
          <w:sz w:val="24"/>
          <w:szCs w:val="28"/>
          <w:shd w:val="clear" w:color="auto" w:fill="FFFFFF"/>
        </w:rPr>
        <w:fldChar w:fldCharType="end"/>
      </w:r>
      <w:r w:rsidRPr="00CB362C">
        <w:rPr>
          <w:rFonts w:ascii="Times New Roman" w:hAnsi="Times New Roman" w:cs="Times New Roman"/>
          <w:color w:val="000000" w:themeColor="text1"/>
          <w:sz w:val="24"/>
          <w:szCs w:val="28"/>
          <w:shd w:val="clear" w:color="auto" w:fill="FFFFFF"/>
        </w:rPr>
        <w:t xml:space="preserve">. Sedangkan  kekurangan </w:t>
      </w:r>
      <w:r w:rsidRPr="00CB362C">
        <w:rPr>
          <w:rFonts w:ascii="Times New Roman" w:hAnsi="Times New Roman" w:cs="Times New Roman"/>
          <w:i/>
          <w:iCs/>
          <w:color w:val="000000" w:themeColor="text1"/>
          <w:sz w:val="24"/>
          <w:szCs w:val="28"/>
          <w:shd w:val="clear" w:color="auto" w:fill="FFFFFF"/>
        </w:rPr>
        <w:t>Canva</w:t>
      </w:r>
      <w:r w:rsidRPr="00CB362C">
        <w:rPr>
          <w:rFonts w:ascii="Times New Roman" w:hAnsi="Times New Roman" w:cs="Times New Roman"/>
          <w:color w:val="000000" w:themeColor="text1"/>
          <w:sz w:val="24"/>
          <w:szCs w:val="28"/>
          <w:shd w:val="clear" w:color="auto" w:fill="FFFFFF"/>
        </w:rPr>
        <w:t xml:space="preserve"> antara  lain:  aplikasi  ini  mengandalkan  jaringan  internet  yang  cukup  dan  stabil,  dalam aplikasi </w:t>
      </w:r>
      <w:r w:rsidRPr="00CB362C">
        <w:rPr>
          <w:rFonts w:ascii="Times New Roman" w:hAnsi="Times New Roman" w:cs="Times New Roman"/>
          <w:i/>
          <w:iCs/>
          <w:color w:val="000000" w:themeColor="text1"/>
          <w:sz w:val="24"/>
          <w:szCs w:val="28"/>
          <w:shd w:val="clear" w:color="auto" w:fill="FFFFFF"/>
        </w:rPr>
        <w:t xml:space="preserve">Canva </w:t>
      </w:r>
      <w:r w:rsidRPr="00CB362C">
        <w:rPr>
          <w:rFonts w:ascii="Times New Roman" w:hAnsi="Times New Roman" w:cs="Times New Roman"/>
          <w:color w:val="000000" w:themeColor="text1"/>
          <w:sz w:val="24"/>
          <w:szCs w:val="28"/>
          <w:shd w:val="clear" w:color="auto" w:fill="FFFFFF"/>
        </w:rPr>
        <w:t xml:space="preserve">ada beberapa template, stiker, ilustrasi, font, dan lain sebagainya secara berbayar, terkadang  desain  yang  dipilih  terdapat  kesamaan  desain  dengan  orang  lain,  entah  itu templatnya,  gambar,  warna,  dan  sebagainya,  namun  kembali  lagi  kepada  pengguna  </w:t>
      </w:r>
      <w:r w:rsidRPr="00CB362C">
        <w:rPr>
          <w:rFonts w:ascii="Times New Roman" w:hAnsi="Times New Roman" w:cs="Times New Roman"/>
          <w:color w:val="000000" w:themeColor="text1"/>
          <w:sz w:val="24"/>
          <w:szCs w:val="24"/>
          <w:shd w:val="clear" w:color="auto" w:fill="FFFFFF"/>
        </w:rPr>
        <w:t xml:space="preserve">dalam memilih suatu desain yang berbeda </w:t>
      </w:r>
      <w:r w:rsidRPr="00CB362C">
        <w:rPr>
          <w:rFonts w:ascii="Times New Roman" w:hAnsi="Times New Roman" w:cs="Times New Roman"/>
          <w:color w:val="000000" w:themeColor="text1"/>
          <w:sz w:val="24"/>
          <w:szCs w:val="24"/>
          <w:shd w:val="clear" w:color="auto" w:fill="FFFFFF"/>
        </w:rPr>
        <w:fldChar w:fldCharType="begin" w:fldLock="1"/>
      </w:r>
      <w:r w:rsidRPr="00CB362C">
        <w:rPr>
          <w:rFonts w:ascii="Times New Roman" w:hAnsi="Times New Roman" w:cs="Times New Roman"/>
          <w:color w:val="000000" w:themeColor="text1"/>
          <w:sz w:val="24"/>
          <w:szCs w:val="24"/>
          <w:shd w:val="clear" w:color="auto" w:fill="FFFFFF"/>
        </w:rPr>
        <w:instrText>ADDIN CSL_CITATION {"citationItems":[{"id":"ITEM-1","itemData":{"abstract":"The Covid-19 virus has had an impact on the education sector. Distance Learning (PJJ) makes it a challenge for teachers to innovate, be creative. Education is not just the transmission of knowledge. Education is embodied in the form of practice or practice for students. Learning PAI and BP in SD requires learning that is interesting, fun and not boring. This study aims to develop Canva-based learning media, during a pandemic. To find out the effectiveness and feasibility of PAI-BP learning media on the theme \"The Beautiful Month of Ramadan\" based on the Canva application so as to increase the motivation and learning achievement of students at SDN 1 Windunegara. This study uses Research and Development (R&amp;D) research and the model used is the ADDIE development model. This product was validated by 1 media expert, and tested by 22 students of SDN 1 Windunegara. The validation results show that media experts get an average of 78.75% which is included in the \"Valid\" category. Implementation of Canva media with a link sent via WA group class V. The results of student responses to the product, an average of 86.37%, indicate that the product is feasible to use. The results of the pretest and posttest show the effectiveness of the Canva application-based development media with the results of 100% increasing the value even though 13.6% has not been completed. It can be concluded that the development of Canva application-based media can increase students' motivation and learning achievement and can be used in the learning process.","author":[{"dropping-particle":"","family":"Riono","given":"","non-dropping-particle":"","parse-names":false,"suffix":""},{"dropping-particle":"","family":"Fauzi","given":"","non-dropping-particle":"","parse-names":false,"suffix":""}],"container-title":"Jurnal Cakrawala Pendas","id":"ITEM-1","issue":"1","issued":{"date-parts":[["2022"]]},"page":"117-127","title":"Pengembangan Media Pembelajaran Pai-Bp Di Sd Berbasis Canva","type":"article-journal","volume":"8"},"uris":["http://www.mendeley.com/documents/?uuid=30c8fabd-9d02-4d1c-bd6e-7bce966ef4dd"]}],"mendeley":{"formattedCitation":"(Riono &amp; Fauzi, 2022)","plainTextFormattedCitation":"(Riono &amp; Fauzi, 2022)","previouslyFormattedCitation":"(Riono &amp; Fauzi, 2022)"},"properties":{"noteIndex":0},"schema":"https://github.com/citation-style-language/schema/raw/master/csl-citation.json"}</w:instrText>
      </w:r>
      <w:r w:rsidRPr="00CB362C">
        <w:rPr>
          <w:rFonts w:ascii="Times New Roman" w:hAnsi="Times New Roman" w:cs="Times New Roman"/>
          <w:color w:val="000000" w:themeColor="text1"/>
          <w:sz w:val="24"/>
          <w:szCs w:val="24"/>
          <w:shd w:val="clear" w:color="auto" w:fill="FFFFFF"/>
        </w:rPr>
        <w:fldChar w:fldCharType="separate"/>
      </w:r>
      <w:r w:rsidRPr="00CB362C">
        <w:rPr>
          <w:rFonts w:ascii="Times New Roman" w:hAnsi="Times New Roman" w:cs="Times New Roman"/>
          <w:color w:val="000000" w:themeColor="text1"/>
          <w:sz w:val="24"/>
          <w:szCs w:val="24"/>
          <w:shd w:val="clear" w:color="auto" w:fill="FFFFFF"/>
        </w:rPr>
        <w:t>(Riono &amp; Fauzi, 2022)</w:t>
      </w:r>
      <w:r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4"/>
          <w:shd w:val="clear" w:color="auto" w:fill="FFFFFF"/>
        </w:rPr>
        <w:t xml:space="preserve"> .</w:t>
      </w:r>
    </w:p>
    <w:p w:rsidR="0087236F" w:rsidRPr="00CB362C" w:rsidRDefault="0087236F" w:rsidP="0087236F">
      <w:pPr>
        <w:pStyle w:val="ListParagraph"/>
        <w:spacing w:after="0" w:line="480" w:lineRule="auto"/>
        <w:ind w:left="851" w:firstLine="589"/>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0"/>
          <w:shd w:val="clear" w:color="auto" w:fill="FFFFFF"/>
        </w:rPr>
        <w:lastRenderedPageBreak/>
        <w:t>Bedasarkan kelebihan dan kekurangan diatas dapat disimpulkan bahwa</w:t>
      </w:r>
      <w:r w:rsidRPr="00CB362C">
        <w:rPr>
          <w:rFonts w:ascii="Times New Roman" w:hAnsi="Times New Roman" w:cs="Times New Roman"/>
          <w:color w:val="000000" w:themeColor="text1"/>
          <w:sz w:val="24"/>
          <w:szCs w:val="24"/>
        </w:rPr>
        <w:t xml:space="preserve">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memiliki kelebihan dan kekurangan. Adapun kelebihan dar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yaitu meningkatkan krestivitas guru dalam mendesain/mengembangkan media pembelajaran, juga memiliki fitur yang mudah untuk digunakan dalam mendesain media pembelajaran. Sedangkan kekuranga dar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yaitu situs Web/Aplikasi yang mengandalkan jaringan internet dalam penggunaanya, juga ada beberapa fitur atau template yang tidak tersedia geratis.</w:t>
      </w:r>
    </w:p>
    <w:p w:rsidR="0087236F" w:rsidRPr="00CB362C" w:rsidRDefault="0087236F" w:rsidP="001D4D54">
      <w:pPr>
        <w:pStyle w:val="proposal3"/>
        <w:numPr>
          <w:ilvl w:val="3"/>
          <w:numId w:val="29"/>
        </w:numPr>
        <w:spacing w:line="480" w:lineRule="auto"/>
        <w:ind w:left="851"/>
        <w:rPr>
          <w:b w:val="0"/>
        </w:rPr>
      </w:pPr>
      <w:bookmarkStart w:id="34" w:name="_Toc201266083"/>
      <w:proofErr w:type="spellStart"/>
      <w:r w:rsidRPr="00CB362C">
        <w:t>Kurikulum</w:t>
      </w:r>
      <w:proofErr w:type="spellEnd"/>
      <w:r w:rsidRPr="00CB362C">
        <w:t xml:space="preserve"> </w:t>
      </w:r>
      <w:proofErr w:type="spellStart"/>
      <w:r w:rsidRPr="00CB362C">
        <w:t>Merdeka</w:t>
      </w:r>
      <w:bookmarkEnd w:id="34"/>
      <w:proofErr w:type="spellEnd"/>
    </w:p>
    <w:p w:rsidR="0087236F" w:rsidRPr="00CB362C" w:rsidRDefault="0087236F" w:rsidP="0087236F">
      <w:pPr>
        <w:spacing w:after="0" w:line="480" w:lineRule="auto"/>
        <w:ind w:left="851" w:firstLine="567"/>
        <w:jc w:val="both"/>
        <w:rPr>
          <w:rFonts w:ascii="Times New Roman" w:hAnsi="Times New Roman" w:cs="Times New Roman"/>
          <w:sz w:val="24"/>
        </w:rPr>
      </w:pPr>
      <w:r w:rsidRPr="00CB362C">
        <w:rPr>
          <w:rFonts w:ascii="Times New Roman" w:hAnsi="Times New Roman" w:cs="Times New Roman"/>
          <w:color w:val="000000" w:themeColor="text1"/>
          <w:sz w:val="24"/>
          <w:szCs w:val="24"/>
        </w:rPr>
        <w:t xml:space="preserve">Kurikulum merdeka adalah kurikulum yang dimana struktur pembelajarannya dibagi menjadi dua kegiatan utama yaitu pembelajaran intrakurikuler dan pembelajaran projek penguatan profil pelajar Pancasila. Kegiatan pembelajaran intrakurikuler untuk setiap mata pelajaran mengacu pada capaian pembelajaran sedangkan kegiatan projek penguatan profil pelajar Pancasila ditujukan untuk memperkuat upaya pencapaian profil pelajar Pancasila yang mengacu pada Standar Kompetensi Lulusan yang harus dimiliki siswa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bstract":"Pedoman Penerapan Kurikulum Dalam Rangka Pemulihan Pembelajaran","author":[{"dropping-particle":"","family":"Menteri Pendidikan Kebudayaan Riset dan Teknologi Republik Indonesia","given":"","non-dropping-particle":"","parse-names":false,"suffix":""}],"id":"ITEM-1","issued":{"date-parts":[["2022"]]},"page":"112","title":"Keputusan Menteri Pendidikan, Kebudayaan, Riset dan Teknologi Republik Indonesia Nomor 56/M/2022 tentang Pedoman Penerapan Kurikulum dalam Rangka Pemulihan Pembelajaran","type":"article-journal"},"uris":["http://www.mendeley.com/documents/?uuid=e3e5e157-5003-47da-a791-7b5e5bed46b0"]}],"mendeley":{"formattedCitation":"(Menteri Pendidikan Kebudayaan Riset dan Teknologi Republik Indonesia, 2022)","plainTextFormattedCitation":"(Menteri Pendidikan Kebudayaan Riset dan Teknologi Republik Indonesia, 2022)","previouslyFormattedCitation":"(Menteri Pendidikan Kebudayaan Riset dan Teknologi Republik Indonesia,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Menteri Pendidikan Kebudayaan Riset dan Teknologi Republik Indonesia, 202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w:t>
      </w:r>
      <w:r w:rsidRPr="00CB362C">
        <w:rPr>
          <w:rFonts w:ascii="Times New Roman" w:hAnsi="Times New Roman" w:cs="Times New Roman"/>
          <w:sz w:val="24"/>
        </w:rPr>
        <w:t xml:space="preserve">Kurikulum Merdeka adalah kurikulum dengan pembelajaran yang beragam. Kurikulum Merdeka berfokus pada kontenkonten yang esensial agar peserta didik memiliki cukup waktu untuk mendalami konsep dan menguatkan kompetensi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bstract":"Pada masa pandemi Covid-19, krisis pembelajaran yang ada menjadikan pendidikan semakin tertinggal dengan hilangnya pembelajaran (learning loss). Sebagai bagian dari upaya pemulihan pembelajaran yang terjadi, Kemendikbudristek resmi meluncurkan Kurikulum Merdeka pada Merdeka Belajar Episode Ke-15.","author":[{"dropping-particle":"","family":"Kemendikbud RI","given":"","non-dropping-particle":"","parse-names":false,"suffix":""}],"container-title":"Direktorat Sekolah Dasar","id":"ITEM-1","issued":{"date-parts":[["2022"]]},"page":"2-5","title":"Buku Saku Serba-Serbi Kurikulum Merdeka Kekhasan Sekolah Dasar","type":"article-journal"},"uris":["http://www.mendeley.com/documents/?uuid=0cee3a36-ea0a-45c2-9d65-2983162fbab4"]}],"mendeley":{"formattedCitation":"(Kemendikbud RI, 2022)","plainTextFormattedCitation":"(Kemendikbud RI, 2022)","previouslyFormattedCitation":"(Kemendikbud RI, 2022)"},"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Kemendikbud RI, 2022)</w:t>
      </w:r>
      <w:r w:rsidRPr="00CB362C">
        <w:rPr>
          <w:rFonts w:ascii="Times New Roman" w:hAnsi="Times New Roman" w:cs="Times New Roman"/>
          <w:sz w:val="24"/>
        </w:rPr>
        <w:fldChar w:fldCharType="end"/>
      </w:r>
      <w:r w:rsidRPr="00CB362C">
        <w:rPr>
          <w:rFonts w:ascii="Times New Roman" w:hAnsi="Times New Roman" w:cs="Times New Roman"/>
          <w:sz w:val="24"/>
        </w:rPr>
        <w:t>.</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 xml:space="preserve">Ada pun Keunggulan yang dimiliki Kurikulum Merdeka menurut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bstract":"Pada masa pandemi Covid-19, krisis pembelajaran yang ada menjadikan pendidikan semakin tertinggal dengan hilangnya pembelajaran (learning loss). Sebagai bagian dari upaya pemulihan pembelajaran yang terjadi, Kemendikbudristek resmi meluncurkan Kurikulum Merdeka pada Merdeka Belajar Episode Ke-15.","author":[{"dropping-particle":"","family":"Kemendikbud RI","given":"","non-dropping-particle":"","parse-names":false,"suffix":""}],"container-title":"Direktorat Sekolah Dasar","id":"ITEM-1","issued":{"date-parts":[["2022"]]},"page":"2-5","title":"Buku Saku Serba-Serbi Kurikulum Merdeka Kekhasan Sekolah Dasar","type":"article-journal"},"uris":["http://www.mendeley.com/documents/?uuid=0cee3a36-ea0a-45c2-9d65-2983162fbab4"]}],"mendeley":{"formattedCitation":"(Kemendikbud RI, 2022)","plainTextFormattedCitation":"(Kemendikbud RI, 2022)","previouslyFormattedCitation":"(Kemendikbud RI,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Kemendikbud RI, 202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w:t>
      </w:r>
    </w:p>
    <w:p w:rsidR="0087236F" w:rsidRPr="00CB362C" w:rsidRDefault="0087236F" w:rsidP="001D4D54">
      <w:pPr>
        <w:pStyle w:val="ListParagraph"/>
        <w:numPr>
          <w:ilvl w:val="0"/>
          <w:numId w:val="21"/>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sz w:val="24"/>
          <w:szCs w:val="24"/>
        </w:rPr>
        <w:t>Lebih Sederhana dan Mendalam</w:t>
      </w:r>
    </w:p>
    <w:p w:rsidR="0087236F" w:rsidRPr="00CB362C" w:rsidRDefault="0087236F" w:rsidP="0087236F">
      <w:pPr>
        <w:pStyle w:val="ListParagraph"/>
        <w:spacing w:after="0" w:line="48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Fokus pada materi yang esensial dan pengembangan kompetensi peserta didik pada fasenya. Belajar menjadi lebih mendalam, bermakna, tidak terburu-buru, dan menyenangkan.</w:t>
      </w:r>
    </w:p>
    <w:p w:rsidR="0087236F" w:rsidRPr="00CB362C" w:rsidRDefault="0087236F" w:rsidP="001D4D54">
      <w:pPr>
        <w:pStyle w:val="ListParagraph"/>
        <w:numPr>
          <w:ilvl w:val="0"/>
          <w:numId w:val="21"/>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sz w:val="24"/>
          <w:szCs w:val="24"/>
        </w:rPr>
        <w:t>Lebih Merdeka</w:t>
      </w:r>
    </w:p>
    <w:p w:rsidR="0087236F" w:rsidRPr="00CB362C" w:rsidRDefault="0087236F" w:rsidP="001D4D54">
      <w:pPr>
        <w:pStyle w:val="ListParagraph"/>
        <w:numPr>
          <w:ilvl w:val="0"/>
          <w:numId w:val="23"/>
        </w:numPr>
        <w:spacing w:after="0" w:line="480" w:lineRule="auto"/>
        <w:jc w:val="both"/>
        <w:rPr>
          <w:rFonts w:ascii="Times New Roman" w:hAnsi="Times New Roman" w:cs="Times New Roman"/>
          <w:sz w:val="24"/>
          <w:szCs w:val="24"/>
        </w:rPr>
      </w:pPr>
      <w:r w:rsidRPr="00CB362C">
        <w:rPr>
          <w:rFonts w:ascii="Times New Roman" w:hAnsi="Times New Roman" w:cs="Times New Roman"/>
          <w:sz w:val="24"/>
          <w:szCs w:val="24"/>
        </w:rPr>
        <w:t xml:space="preserve">Guru </w:t>
      </w:r>
    </w:p>
    <w:p w:rsidR="0087236F" w:rsidRPr="00CB362C" w:rsidRDefault="0087236F" w:rsidP="0087236F">
      <w:pPr>
        <w:pStyle w:val="ListParagraph"/>
        <w:spacing w:after="0" w:line="480" w:lineRule="auto"/>
        <w:ind w:left="1636"/>
        <w:jc w:val="both"/>
        <w:rPr>
          <w:rFonts w:ascii="Times New Roman" w:hAnsi="Times New Roman" w:cs="Times New Roman"/>
          <w:sz w:val="24"/>
          <w:szCs w:val="24"/>
        </w:rPr>
      </w:pPr>
      <w:r w:rsidRPr="00CB362C">
        <w:rPr>
          <w:rFonts w:ascii="Times New Roman" w:hAnsi="Times New Roman" w:cs="Times New Roman"/>
          <w:sz w:val="24"/>
          <w:szCs w:val="24"/>
        </w:rPr>
        <w:t xml:space="preserve">Guru dapat mengajar sesuai tahap capaian dan perkembangan peserta didik. </w:t>
      </w:r>
    </w:p>
    <w:p w:rsidR="0087236F" w:rsidRPr="00CB362C" w:rsidRDefault="0087236F" w:rsidP="001D4D54">
      <w:pPr>
        <w:pStyle w:val="ListParagraph"/>
        <w:numPr>
          <w:ilvl w:val="0"/>
          <w:numId w:val="23"/>
        </w:numPr>
        <w:spacing w:after="0" w:line="480" w:lineRule="auto"/>
        <w:jc w:val="both"/>
        <w:rPr>
          <w:rFonts w:ascii="Times New Roman" w:hAnsi="Times New Roman" w:cs="Times New Roman"/>
          <w:sz w:val="24"/>
          <w:szCs w:val="24"/>
        </w:rPr>
      </w:pPr>
      <w:r w:rsidRPr="00CB362C">
        <w:rPr>
          <w:rFonts w:ascii="Times New Roman" w:hAnsi="Times New Roman" w:cs="Times New Roman"/>
          <w:sz w:val="24"/>
          <w:szCs w:val="24"/>
        </w:rPr>
        <w:t>Sekolah</w:t>
      </w:r>
    </w:p>
    <w:p w:rsidR="0087236F" w:rsidRPr="00CB362C" w:rsidRDefault="0087236F" w:rsidP="0087236F">
      <w:pPr>
        <w:pStyle w:val="ListParagraph"/>
        <w:spacing w:after="0" w:line="480" w:lineRule="auto"/>
        <w:ind w:left="1636"/>
        <w:jc w:val="both"/>
        <w:rPr>
          <w:rFonts w:ascii="Times New Roman" w:hAnsi="Times New Roman" w:cs="Times New Roman"/>
          <w:sz w:val="24"/>
          <w:szCs w:val="24"/>
        </w:rPr>
      </w:pPr>
      <w:r w:rsidRPr="00CB362C">
        <w:rPr>
          <w:rFonts w:ascii="Times New Roman" w:hAnsi="Times New Roman" w:cs="Times New Roman"/>
          <w:sz w:val="24"/>
          <w:szCs w:val="24"/>
        </w:rPr>
        <w:t>Sekolah memiliki wewenang untuk mengembangkan dan mengelola kurikulum dan pembelajaran sesuai dengan karakteristik satuan pendidikan dan peserta didik.</w:t>
      </w:r>
    </w:p>
    <w:p w:rsidR="0087236F" w:rsidRPr="00CB362C" w:rsidRDefault="0087236F" w:rsidP="001D4D54">
      <w:pPr>
        <w:pStyle w:val="ListParagraph"/>
        <w:numPr>
          <w:ilvl w:val="0"/>
          <w:numId w:val="21"/>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sz w:val="24"/>
          <w:szCs w:val="24"/>
        </w:rPr>
        <w:t>Lebih Relevan dan Interaktif</w:t>
      </w:r>
    </w:p>
    <w:p w:rsidR="0087236F" w:rsidRPr="00CB362C" w:rsidRDefault="0087236F" w:rsidP="0087236F">
      <w:pPr>
        <w:pStyle w:val="ListParagraph"/>
        <w:spacing w:after="0" w:line="48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Pembelajaran melalui kegiatan projek memberikan kesempatan lebih luas kepada peserta didik untuk secara aktif mengeksplorasi isu-isu aktual misalnya isu lingkungan, kesehatan, dan lainnya untuk mendukung pengembangan karakter dan kompetensi Profil Pelajar Pancasila.</w:t>
      </w:r>
    </w:p>
    <w:p w:rsidR="0087236F" w:rsidRPr="00CB362C" w:rsidRDefault="0087236F" w:rsidP="0087236F">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bstract":"Pada masa pandemi Covid-19, krisis pembelajaran yang ada menjadikan pendidikan semakin tertinggal dengan hilangnya pembelajaran (learning loss). Sebagai bagian dari upaya pemulihan pembelajaran yang terjadi, Kemendikbudristek resmi meluncurkan Kurikulum Merdeka pada Merdeka Belajar Episode Ke-15.","author":[{"dropping-particle":"","family":"Kemendikbud RI","given":"","non-dropping-particle":"","parse-names":false,"suffix":""}],"container-title":"Direktorat Sekolah Dasar","id":"ITEM-1","issued":{"date-parts":[["2022"]]},"page":"2-5","title":"Buku Saku Serba-Serbi Kurikulum Merdeka Kekhasan Sekolah Dasar","type":"article-journal"},"uris":["http://www.mendeley.com/documents/?uuid=0cee3a36-ea0a-45c2-9d65-2983162fbab4"]}],"mendeley":{"formattedCitation":"(Kemendikbud RI, 2022)","plainTextFormattedCitation":"(Kemendikbud RI, 2022)","previouslyFormattedCitation":"(Kemendikbud RI,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Kemendikbud RI, 202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Adapun bentuk struktur kurikulum SD dalam penerapan Kurikulum Merdeka dibagi menjadi tiga Fase, adapun hasi struktur kurikulumnya sebagai berikut:</w:t>
      </w:r>
    </w:p>
    <w:p w:rsidR="0087236F" w:rsidRPr="00CB362C" w:rsidRDefault="0087236F" w:rsidP="001D4D54">
      <w:pPr>
        <w:pStyle w:val="ListParagraph"/>
        <w:numPr>
          <w:ilvl w:val="0"/>
          <w:numId w:val="22"/>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Fase A</w:t>
      </w:r>
    </w:p>
    <w:p w:rsidR="0087236F" w:rsidRPr="00CB362C" w:rsidRDefault="0087236F" w:rsidP="0087236F">
      <w:pPr>
        <w:pStyle w:val="ListParagraph"/>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fase ini diterapkan pada kelas I dan kelas II.</w:t>
      </w:r>
    </w:p>
    <w:p w:rsidR="0087236F" w:rsidRPr="00CB362C" w:rsidRDefault="0087236F" w:rsidP="001D4D54">
      <w:pPr>
        <w:pStyle w:val="ListParagraph"/>
        <w:numPr>
          <w:ilvl w:val="0"/>
          <w:numId w:val="22"/>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ase B</w:t>
      </w:r>
    </w:p>
    <w:p w:rsidR="0087236F" w:rsidRPr="00CB362C" w:rsidRDefault="0087236F" w:rsidP="0087236F">
      <w:pPr>
        <w:pStyle w:val="ListParagraph"/>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fase ini diterapkan pada kelas III dan kelas IV.</w:t>
      </w:r>
    </w:p>
    <w:p w:rsidR="0087236F" w:rsidRPr="00CB362C" w:rsidRDefault="0087236F" w:rsidP="001D4D54">
      <w:pPr>
        <w:pStyle w:val="ListParagraph"/>
        <w:numPr>
          <w:ilvl w:val="0"/>
          <w:numId w:val="22"/>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ase C</w:t>
      </w:r>
    </w:p>
    <w:p w:rsidR="0087236F" w:rsidRPr="00CB362C" w:rsidRDefault="0087236F" w:rsidP="0087236F">
      <w:pPr>
        <w:pStyle w:val="ListParagraph"/>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fase ini diterapkan pada kelas V dan kelas VI</w:t>
      </w:r>
    </w:p>
    <w:p w:rsidR="0087236F" w:rsidRPr="00CB362C" w:rsidRDefault="0087236F" w:rsidP="001D4D54">
      <w:pPr>
        <w:pStyle w:val="proposal3"/>
        <w:numPr>
          <w:ilvl w:val="2"/>
          <w:numId w:val="29"/>
        </w:numPr>
        <w:spacing w:line="480" w:lineRule="auto"/>
        <w:ind w:left="709" w:hanging="567"/>
        <w:rPr>
          <w:b w:val="0"/>
        </w:rPr>
      </w:pPr>
      <w:bookmarkStart w:id="35" w:name="_Toc201266084"/>
      <w:proofErr w:type="spellStart"/>
      <w:r w:rsidRPr="00CB362C">
        <w:t>Pelajaran</w:t>
      </w:r>
      <w:proofErr w:type="spellEnd"/>
      <w:r w:rsidRPr="00CB362C">
        <w:t xml:space="preserve"> IPAS</w:t>
      </w:r>
      <w:bookmarkEnd w:id="35"/>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t>Ilmu Pengetahuan Alam dan Sosial (IPAS) merupakan penyederhanaan dari mata pelajaran IPA dan IPS. Sehingga IPAS memiliki dua elemen yaitu (sains dan sosial) yakni ilmu yang mencangkup interaksi makhluk hidup dan benda mati di alam semesta, serta interaksi kehidupan manusia sebagai makhluk individu maupun makhluk sosial dengan lingkungannya (</w:t>
      </w:r>
      <w:r w:rsidRPr="00CB362C">
        <w:rPr>
          <w:rFonts w:ascii="Times New Roman" w:hAnsi="Times New Roman" w:cs="Times New Roman"/>
          <w:color w:val="000000" w:themeColor="text1"/>
          <w:sz w:val="24"/>
          <w:szCs w:val="24"/>
        </w:rPr>
        <w:t>Rani, N, &amp; Mujianto, G (2023).</w:t>
      </w:r>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ata pelajaran IPAS memiliki beberapa karakteristik dalam proses pembelajaran. Adapun karakteristik IPAS yaitu sebagai berikut:</w:t>
      </w:r>
    </w:p>
    <w:p w:rsidR="0087236F" w:rsidRPr="00CB362C" w:rsidRDefault="0087236F" w:rsidP="001D4D54">
      <w:pPr>
        <w:pStyle w:val="ListParagraph"/>
        <w:numPr>
          <w:ilvl w:val="3"/>
          <w:numId w:val="10"/>
        </w:numPr>
        <w:spacing w:after="0" w:line="480" w:lineRule="auto"/>
        <w:ind w:left="184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iswa akan belajar tentang konsep sosial dan alam yang ada di dalam lingkungan masyarakat.</w:t>
      </w:r>
    </w:p>
    <w:p w:rsidR="0087236F" w:rsidRPr="00CB362C" w:rsidRDefault="0087236F" w:rsidP="001D4D54">
      <w:pPr>
        <w:pStyle w:val="ListParagraph"/>
        <w:numPr>
          <w:ilvl w:val="3"/>
          <w:numId w:val="10"/>
        </w:numPr>
        <w:spacing w:after="0" w:line="480" w:lineRule="auto"/>
        <w:ind w:left="184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IPAS lebih menekankan dalam bentuk-bentuk kehidupan masyarakat tentang mempelajari</w:t>
      </w:r>
      <w:r w:rsidRPr="00CB362C">
        <w:rPr>
          <w:rFonts w:ascii="Times New Roman" w:hAnsi="Times New Roman" w:cs="Times New Roman"/>
          <w:color w:val="000000" w:themeColor="text1"/>
          <w:sz w:val="24"/>
          <w:szCs w:val="24"/>
        </w:rPr>
        <w:tab/>
        <w:t>alam dan fenomena sosial yang terjadi di lingkungan.</w:t>
      </w:r>
    </w:p>
    <w:p w:rsidR="0087236F" w:rsidRPr="00CB362C" w:rsidRDefault="0087236F" w:rsidP="001D4D54">
      <w:pPr>
        <w:pStyle w:val="ListParagraph"/>
        <w:numPr>
          <w:ilvl w:val="3"/>
          <w:numId w:val="10"/>
        </w:numPr>
        <w:spacing w:after="0" w:line="480" w:lineRule="auto"/>
        <w:ind w:left="184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IPAS mengajarkan tentang menjadi warga negara yang baik untuk tidak merusak alam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uthor":[{"dropping-particle":"","family":"Pamungkas","given":"Arga Aji","non-dropping-particle":"","parse-names":false,"suffix":""},{"dropping-particle":"","family":"Madiun","given":"Universitas Pgri","non-dropping-particle":"","parse-names":false,"suffix":""}],"id":"ITEM-1","issued":{"date-parts":[["2024"]]},"title":"Efektivitas Penggunaan Media Chromebook Dalam Pembelajaran IPAS Siswa Sekolah Dasar Se-Kecamatan Padas","type":"article-journal","volume":"5"},"uris":["http://www.mendeley.com/documents/?uuid=93bfb7b7-8d9e-4947-bdff-80d5aa0f73b3"]}],"mendeley":{"formattedCitation":"(Pamungkas &amp; Madiun, 2024)","plainTextFormattedCitation":"(Pamungkas &amp; Madiun, 2024)","previouslyFormattedCitation":"(Pamungkas &amp; Madiun, 2024)"},"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Pamungkas &amp; Madiun, 202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w:t>
      </w:r>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 xml:space="preserve">Adapun (CP) Capaian pembelajaran yang diharapkan pada IPAS Fase B adalah Peserta didik mengidentifikasi keterkaitan antara pengetahuan- pengetahuan yang baru saja diperoleh serta mencari tahu bagaimana konsep- konsep Ilmu Pengetahuan Alam dan Sosial berkaitan satu sama lain yang ada di lingkungan sekitar dalam kehidupan sehari-hari. Penguasaan peserta didik terhadap materi yang sedang dipelajari ditunjukkan dengan menyelesaikan tantangan yang dihadapi dalam kehidupan sehari-hari. Selanjutnya peserta didik mengusulkan ide/ menalar, melakukan investigasi/ penyelidikan/ percobaan, mengomunikasikan, menyimpulkan, merefleksikan, mengaplikasikan dan melakukan tindak lanjut dari proses inkuiri yang sudah dilakukannya.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bstract":"Sagendra, Berti. “Proyek IPAS (Ilmu Pengetahuan Alam Dan Sosial)” (2022): 1–59.","author":[{"dropping-particle":"","family":"Kemendikbud","given":"","non-dropping-particle":"","parse-names":false,"suffix":""}],"container-title":"Merdeka Mengajar","id":"ITEM-1","issued":{"date-parts":[["2022"]]},"title":"Ilmu Pengetahuan Alam dan Sosial (IPAS) Fase A - Fase C","type":"article-journal"},"uris":["http://www.mendeley.com/documents/?uuid=28cd548d-c170-4448-b2ee-daad49401045"]}],"mendeley":{"formattedCitation":"(Kemendikbud, 2022)","plainTextFormattedCitation":"(Kemendikbud, 2022)","previouslyFormattedCitation":"(Kemendikbud,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Kemendikbud, 202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w:t>
      </w:r>
    </w:p>
    <w:p w:rsidR="0087236F" w:rsidRPr="00CB362C" w:rsidRDefault="0087236F" w:rsidP="0087236F">
      <w:pPr>
        <w:pStyle w:val="ListParagraph"/>
        <w:spacing w:after="0" w:line="480" w:lineRule="auto"/>
        <w:ind w:firstLine="556"/>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Berdasarkan pengertian diatas dapat disimpulkan bahwa Pelajaran IPAS adalah ilmu pengetahuan yang menggabungkan dua mata pelajaran IPA dan IPS menjadi satu pelajaran IPAS. IPAS menjelaskan terkait makhluk hidup dan benda mati di alam semesta, juga berkaitan antara manusia sebagai makhluk individu maupun mahluk sosial.</w:t>
      </w:r>
    </w:p>
    <w:p w:rsidR="0087236F" w:rsidRPr="00CB362C" w:rsidRDefault="0087236F" w:rsidP="001D4D54">
      <w:pPr>
        <w:pStyle w:val="proposal3"/>
        <w:numPr>
          <w:ilvl w:val="3"/>
          <w:numId w:val="29"/>
        </w:numPr>
        <w:spacing w:line="480" w:lineRule="auto"/>
        <w:ind w:left="851"/>
        <w:rPr>
          <w:b w:val="0"/>
        </w:rPr>
      </w:pPr>
      <w:bookmarkStart w:id="36" w:name="_Toc201266085"/>
      <w:proofErr w:type="spellStart"/>
      <w:r w:rsidRPr="00CB362C">
        <w:t>Materi</w:t>
      </w:r>
      <w:proofErr w:type="spellEnd"/>
      <w:r w:rsidRPr="00CB362C">
        <w:t xml:space="preserve"> Norma </w:t>
      </w:r>
      <w:proofErr w:type="spellStart"/>
      <w:r w:rsidRPr="00CB362C">
        <w:t>Dalam</w:t>
      </w:r>
      <w:proofErr w:type="spellEnd"/>
      <w:r w:rsidRPr="00CB362C">
        <w:t xml:space="preserve"> </w:t>
      </w:r>
      <w:proofErr w:type="spellStart"/>
      <w:r w:rsidRPr="00CB362C">
        <w:t>Adat</w:t>
      </w:r>
      <w:proofErr w:type="spellEnd"/>
      <w:r w:rsidRPr="00CB362C">
        <w:t xml:space="preserve"> </w:t>
      </w:r>
      <w:proofErr w:type="spellStart"/>
      <w:r w:rsidRPr="00CB362C">
        <w:t>Istiadat</w:t>
      </w:r>
      <w:proofErr w:type="spellEnd"/>
      <w:r w:rsidRPr="00CB362C">
        <w:t xml:space="preserve"> </w:t>
      </w:r>
      <w:proofErr w:type="spellStart"/>
      <w:r w:rsidRPr="00CB362C">
        <w:t>Daerahku</w:t>
      </w:r>
      <w:bookmarkEnd w:id="36"/>
      <w:proofErr w:type="spellEnd"/>
    </w:p>
    <w:p w:rsidR="0087236F" w:rsidRPr="00CB362C" w:rsidRDefault="0087236F" w:rsidP="0087236F">
      <w:pPr>
        <w:pStyle w:val="ListParagraph"/>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Materi “Norma Dalam Adat Istiadat Daerahku” adalah salah satu materi yang ada pada Mata Pelajaran IPAS Bab 8 “Membangun Masyarakat yang beradab” dikelas IV Sekolah Dasar. Pada Materi tersebut terdapat pada buku IPAS yang di terbikan Kementerian Pendidikan, Kebudayaan, Riset, Dan Teknologi Badan Penelitian Dan </w:t>
      </w:r>
      <w:r w:rsidRPr="00CB362C">
        <w:rPr>
          <w:rFonts w:ascii="Times New Roman" w:hAnsi="Times New Roman" w:cs="Times New Roman"/>
          <w:color w:val="000000" w:themeColor="text1"/>
          <w:sz w:val="24"/>
          <w:szCs w:val="24"/>
        </w:rPr>
        <w:lastRenderedPageBreak/>
        <w:t xml:space="preserve">Pengembangan Dan Perbukuan Pusat Kurikulum Dan Perbukuan. Buku IPAS, Materi Norma Adat Istiadat Daerahku di susun oleh tim penulis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ISBN":"9786022443735","abstract":"IPAS merupakan ilmu universal yang mendasari perkembangan teknologi modern, mempunyai peran penting dalam berbagai disiplin ilmu dan memajukan daya pikir manusia.","author":[{"dropping-particle":"","family":"Amalia","given":"Fitri","non-dropping-particle":"","parse-names":false,"suffix":""},{"dropping-particle":"","family":"Anggayudha","given":"Rasa A.","non-dropping-particle":"","parse-names":false,"suffix":""},{"dropping-particle":"","family":"Aldilla","given":"Kusumawardhani","non-dropping-particle":"","parse-names":false,"suffix":""}],"container-title":"Ilmu Pengetahuan Alam dan Sosial Buku Siswa","id":"ITEM-1","issued":{"date-parts":[["2021"]]},"number-of-pages":"246","title":"Ilmu Pengetahuan Alam dan Sosial untuk SD kelas V","type":"book"},"uris":["http://www.mendeley.com/documents/?uuid=f98999ee-eaa5-4768-9f1f-f4b7ceb653ff"]}],"mendeley":{"formattedCitation":"(Amalia et al., 2021)","plainTextFormattedCitation":"(Amalia et al., 2021)","previouslyFormattedCitation":"(Amalia et al., 2021)"},"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Amalia et al., 202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w:t>
      </w:r>
    </w:p>
    <w:p w:rsidR="0087236F" w:rsidRPr="00CB362C" w:rsidRDefault="0087236F" w:rsidP="0087236F">
      <w:pPr>
        <w:pStyle w:val="ListParagraph"/>
        <w:spacing w:after="0" w:line="48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b/>
        <w:t>Pada setiap pembelajaran pastinya memiliki tujuan pembelajaran, Adapun tujuan pembelajaran pada BAB 8 yaitu:</w:t>
      </w:r>
    </w:p>
    <w:p w:rsidR="0087236F" w:rsidRPr="00CB362C" w:rsidRDefault="0087236F" w:rsidP="001D4D54">
      <w:pPr>
        <w:pStyle w:val="ListParagraph"/>
        <w:numPr>
          <w:ilvl w:val="0"/>
          <w:numId w:val="17"/>
        </w:numPr>
        <w:spacing w:after="0" w:line="480" w:lineRule="auto"/>
        <w:ind w:left="1418" w:hanging="284"/>
        <w:jc w:val="both"/>
        <w:rPr>
          <w:rFonts w:ascii="Times New Roman" w:hAnsi="Times New Roman" w:cs="Times New Roman"/>
          <w:color w:val="000000" w:themeColor="text1"/>
          <w:sz w:val="28"/>
          <w:szCs w:val="24"/>
        </w:rPr>
      </w:pPr>
      <w:r w:rsidRPr="00CB362C">
        <w:rPr>
          <w:rFonts w:ascii="Times New Roman" w:hAnsi="Times New Roman" w:cs="Times New Roman"/>
          <w:color w:val="000000" w:themeColor="text1"/>
          <w:sz w:val="24"/>
        </w:rPr>
        <w:t>Mempelajari apa itu norma dan adat istiadat.</w:t>
      </w:r>
    </w:p>
    <w:p w:rsidR="0087236F" w:rsidRPr="00CB362C" w:rsidRDefault="0087236F" w:rsidP="001D4D54">
      <w:pPr>
        <w:pStyle w:val="ListParagraph"/>
        <w:numPr>
          <w:ilvl w:val="0"/>
          <w:numId w:val="17"/>
        </w:numPr>
        <w:spacing w:after="0" w:line="480" w:lineRule="auto"/>
        <w:ind w:left="1418" w:hanging="284"/>
        <w:jc w:val="both"/>
        <w:rPr>
          <w:rFonts w:ascii="Times New Roman" w:hAnsi="Times New Roman" w:cs="Times New Roman"/>
          <w:color w:val="000000" w:themeColor="text1"/>
          <w:sz w:val="28"/>
          <w:szCs w:val="24"/>
        </w:rPr>
      </w:pPr>
      <w:r w:rsidRPr="00CB362C">
        <w:rPr>
          <w:rFonts w:ascii="Times New Roman" w:hAnsi="Times New Roman" w:cs="Times New Roman"/>
          <w:color w:val="000000" w:themeColor="text1"/>
          <w:sz w:val="24"/>
        </w:rPr>
        <w:t>Membedakan peraturan tertulis dan tidak tertulis.</w:t>
      </w:r>
    </w:p>
    <w:p w:rsidR="0087236F" w:rsidRPr="00CB362C" w:rsidRDefault="0087236F" w:rsidP="001D4D54">
      <w:pPr>
        <w:pStyle w:val="ListParagraph"/>
        <w:numPr>
          <w:ilvl w:val="0"/>
          <w:numId w:val="17"/>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t>Mengidentifikasi norma dan pentingnya norma di dalam lingkungan masyarakat.</w:t>
      </w:r>
    </w:p>
    <w:p w:rsidR="0087236F" w:rsidRPr="00FF17D4" w:rsidRDefault="0087236F" w:rsidP="001D4D54">
      <w:pPr>
        <w:pStyle w:val="proposal2"/>
        <w:numPr>
          <w:ilvl w:val="1"/>
          <w:numId w:val="16"/>
        </w:numPr>
        <w:spacing w:line="480" w:lineRule="auto"/>
        <w:ind w:left="426"/>
        <w:rPr>
          <w:b/>
          <w:bCs/>
        </w:rPr>
      </w:pPr>
      <w:bookmarkStart w:id="37" w:name="_Toc201266086"/>
      <w:r w:rsidRPr="00FF17D4">
        <w:rPr>
          <w:b/>
          <w:bCs/>
        </w:rPr>
        <w:t>Penelitian Relevan</w:t>
      </w:r>
      <w:bookmarkEnd w:id="37"/>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elitian terdahulu yang telah membahas terkait pengembangan media pembelajaran Video An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menjadi referensi dalam penelitian ini, Adapun beberapan penelitian terdahulu yang mendjadi referensi peneliti sebagai berikut:</w:t>
      </w:r>
    </w:p>
    <w:p w:rsidR="0087236F" w:rsidRPr="00CB362C" w:rsidRDefault="0087236F" w:rsidP="001D4D54">
      <w:pPr>
        <w:pStyle w:val="ListParagraph"/>
        <w:numPr>
          <w:ilvl w:val="0"/>
          <w:numId w:val="18"/>
        </w:numPr>
        <w:spacing w:after="0" w:line="480" w:lineRule="auto"/>
        <w:ind w:left="851"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elitian yang dilakukan oleh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uthor":[{"dropping-particle":"","family":"Dalizah","given":"Nurmah","non-dropping-particle":"","parse-names":false,"suffix":""},{"dropping-particle":"","family":"Napitupulu","given":"Safrida","non-dropping-particle":"","parse-names":false,"suffix":""}],"id":"ITEM-1","issue":"11","issued":{"date-parts":[["2024"]]},"page":"3285-3296","title":"PENGEMBANGAN MEDIA PEMBELAJARAN BERBANTUAN APLIKASI CANVA PADA TEMA INDAHNYA KERAGAMAN DI NEGERIKU KELAS IV SD","type":"article-journal","volume":"3"},"uris":["http://www.mendeley.com/documents/?uuid=6994d55e-0891-4c2e-982e-cba4f96e6b2f"]}],"mendeley":{"formattedCitation":"(Dalizah &amp; Napitupulu, 2024)","plainTextFormattedCitation":"(Dalizah &amp; Napitupulu, 2024)","previouslyFormattedCitation":"(Dalizah &amp; Napitupulu, 2024)"},"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Dalizah &amp; Napitupulu, 202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0"/>
          <w:shd w:val="clear" w:color="auto" w:fill="FFFFFF"/>
        </w:rPr>
        <w:t xml:space="preserve"> dengan judul penelitian “Pengembangan Media Pembelajaran Berbantu Aplikasi </w:t>
      </w:r>
      <w:r w:rsidRPr="00CB362C">
        <w:rPr>
          <w:rFonts w:ascii="Times New Roman" w:hAnsi="Times New Roman" w:cs="Times New Roman"/>
          <w:i/>
          <w:iCs/>
          <w:color w:val="000000" w:themeColor="text1"/>
          <w:sz w:val="24"/>
          <w:szCs w:val="20"/>
          <w:shd w:val="clear" w:color="auto" w:fill="FFFFFF"/>
        </w:rPr>
        <w:t>Canva</w:t>
      </w:r>
      <w:r w:rsidRPr="00CB362C">
        <w:rPr>
          <w:rFonts w:ascii="Times New Roman" w:hAnsi="Times New Roman" w:cs="Times New Roman"/>
          <w:color w:val="000000" w:themeColor="text1"/>
          <w:sz w:val="24"/>
          <w:szCs w:val="20"/>
          <w:shd w:val="clear" w:color="auto" w:fill="FFFFFF"/>
        </w:rPr>
        <w:t xml:space="preserve"> Pada Tema Indahnya Keberagaman Di Negeri Ku Kelas IV SD” Dalam penelitian ini merupakan jenis penelitian dengan menggunakan desain </w:t>
      </w:r>
      <w:r w:rsidRPr="00CB362C">
        <w:rPr>
          <w:rFonts w:ascii="Times New Roman" w:hAnsi="Times New Roman" w:cs="Times New Roman"/>
          <w:i/>
          <w:color w:val="000000" w:themeColor="text1"/>
          <w:sz w:val="24"/>
        </w:rPr>
        <w:t>Research and development</w:t>
      </w:r>
      <w:r w:rsidRPr="00CB362C">
        <w:rPr>
          <w:rFonts w:ascii="Times New Roman" w:hAnsi="Times New Roman" w:cs="Times New Roman"/>
          <w:color w:val="000000" w:themeColor="text1"/>
          <w:sz w:val="24"/>
        </w:rPr>
        <w:t xml:space="preserve"> (R&amp;D) yang menerapkan Model pengembangan </w:t>
      </w:r>
      <w:r w:rsidRPr="00CB362C">
        <w:rPr>
          <w:rFonts w:ascii="Times New Roman" w:hAnsi="Times New Roman" w:cs="Times New Roman"/>
          <w:color w:val="000000" w:themeColor="text1"/>
          <w:sz w:val="24"/>
          <w:szCs w:val="27"/>
        </w:rPr>
        <w:t xml:space="preserve">ADDIE yang melibatkan lima tahapan dalam pengembangan Analysis (Analisis), Design (Desain), Development (Pengembangan), Implementation (Implementasi), dan Evaluation (Evaluasi). Pengumpulan data yang dilakuakn pada hasil belajar sisiwa </w:t>
      </w:r>
      <w:r w:rsidRPr="00CB362C">
        <w:rPr>
          <w:rFonts w:ascii="Times New Roman" w:hAnsi="Times New Roman" w:cs="Times New Roman"/>
          <w:color w:val="000000" w:themeColor="text1"/>
          <w:sz w:val="24"/>
          <w:szCs w:val="27"/>
        </w:rPr>
        <w:lastRenderedPageBreak/>
        <w:t xml:space="preserve">dikumpulkan melalui angket dan observasi. Adapun hasil penelitian menjelaskan bahwa penggunaan media pembelajaran menggunakan </w:t>
      </w:r>
      <w:r w:rsidRPr="00CB362C">
        <w:rPr>
          <w:rFonts w:ascii="Times New Roman" w:hAnsi="Times New Roman" w:cs="Times New Roman"/>
          <w:i/>
          <w:iCs/>
          <w:color w:val="000000" w:themeColor="text1"/>
          <w:sz w:val="24"/>
          <w:szCs w:val="27"/>
        </w:rPr>
        <w:t>Canva</w:t>
      </w:r>
      <w:r w:rsidRPr="00CB362C">
        <w:rPr>
          <w:rFonts w:ascii="Times New Roman" w:hAnsi="Times New Roman" w:cs="Times New Roman"/>
          <w:color w:val="000000" w:themeColor="text1"/>
          <w:sz w:val="24"/>
          <w:szCs w:val="27"/>
        </w:rPr>
        <w:t xml:space="preserve"> sangat efektif diterapkan untuk meningkatkan hasil belajar siswa. Total skor yang didapatkan dari validasi ahli media, yaitu 90,6, dari validasi ahli materi, yaitu 87,2 dari ahli pembelajaran sebesar 93,2 dan dari respon siswa didapatkan sekor sebesar 94,2. Rata-rata skor dari hasil validasi, yaitu 91,3. Dari sekortersebut dapat dikatakan bawha media pembelajaran benbantuan aplikasi </w:t>
      </w:r>
      <w:r w:rsidRPr="00CB362C">
        <w:rPr>
          <w:rFonts w:ascii="Times New Roman" w:hAnsi="Times New Roman" w:cs="Times New Roman"/>
          <w:i/>
          <w:iCs/>
          <w:color w:val="000000" w:themeColor="text1"/>
          <w:sz w:val="24"/>
          <w:szCs w:val="27"/>
        </w:rPr>
        <w:t>Canva</w:t>
      </w:r>
      <w:r w:rsidRPr="00CB362C">
        <w:rPr>
          <w:rFonts w:ascii="Times New Roman" w:hAnsi="Times New Roman" w:cs="Times New Roman"/>
          <w:color w:val="000000" w:themeColor="text1"/>
          <w:sz w:val="24"/>
          <w:szCs w:val="27"/>
        </w:rPr>
        <w:t xml:space="preserve"> yang dikembangkan “sangat Layak” untuk digunakan pada proses pembelajaran tematik.</w:t>
      </w:r>
    </w:p>
    <w:p w:rsidR="0087236F" w:rsidRPr="00CB362C" w:rsidRDefault="0087236F" w:rsidP="001D4D54">
      <w:pPr>
        <w:pStyle w:val="ListParagraph"/>
        <w:numPr>
          <w:ilvl w:val="0"/>
          <w:numId w:val="18"/>
        </w:numPr>
        <w:spacing w:after="0" w:line="480" w:lineRule="auto"/>
        <w:ind w:left="851"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elitian yang dilakukan oleh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Wita Triyani Dalimunthe, 202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0"/>
          <w:shd w:val="clear" w:color="auto" w:fill="FFFFFF"/>
        </w:rPr>
        <w:t xml:space="preserve"> dengan judul penelitian “Pengembangan Media Berbasis Video Animasi Menggunakan </w:t>
      </w:r>
      <w:r w:rsidRPr="00CB362C">
        <w:rPr>
          <w:rFonts w:ascii="Times New Roman" w:hAnsi="Times New Roman" w:cs="Times New Roman"/>
          <w:i/>
          <w:iCs/>
          <w:color w:val="000000" w:themeColor="text1"/>
          <w:sz w:val="24"/>
          <w:szCs w:val="20"/>
          <w:shd w:val="clear" w:color="auto" w:fill="FFFFFF"/>
        </w:rPr>
        <w:t>Canva</w:t>
      </w:r>
      <w:r w:rsidRPr="00CB362C">
        <w:rPr>
          <w:rFonts w:ascii="Times New Roman" w:hAnsi="Times New Roman" w:cs="Times New Roman"/>
          <w:color w:val="000000" w:themeColor="text1"/>
          <w:sz w:val="24"/>
          <w:szCs w:val="20"/>
          <w:shd w:val="clear" w:color="auto" w:fill="FFFFFF"/>
        </w:rPr>
        <w:t xml:space="preserve"> Pada Mata Pelajaran Bahasa Indonesia Di Kls 2 Sdn 117478  Simatahari”, Dalam penelitian ini merupakan jenis penelitian dengan menggunakan desain </w:t>
      </w:r>
      <w:r w:rsidRPr="00CB362C">
        <w:rPr>
          <w:rFonts w:ascii="Times New Roman" w:hAnsi="Times New Roman" w:cs="Times New Roman"/>
          <w:i/>
          <w:color w:val="000000" w:themeColor="text1"/>
          <w:sz w:val="24"/>
        </w:rPr>
        <w:t>Research and development</w:t>
      </w:r>
      <w:r w:rsidRPr="00CB362C">
        <w:rPr>
          <w:rFonts w:ascii="Times New Roman" w:hAnsi="Times New Roman" w:cs="Times New Roman"/>
          <w:color w:val="000000" w:themeColor="text1"/>
          <w:sz w:val="24"/>
        </w:rPr>
        <w:t xml:space="preserve"> (R&amp;D) yang menerapkan Model pengembangan </w:t>
      </w:r>
      <w:r w:rsidRPr="00CB362C">
        <w:rPr>
          <w:rFonts w:ascii="Times New Roman" w:hAnsi="Times New Roman" w:cs="Times New Roman"/>
          <w:color w:val="000000" w:themeColor="text1"/>
          <w:sz w:val="24"/>
          <w:szCs w:val="27"/>
        </w:rPr>
        <w:t xml:space="preserve">ADDIE yang melibatkan lima tahapan dalam pengembangan Analysis (Analisis), Design (Desain), Development (Pengembangan), Implementation (Implementasi), dan Evaluation (Evaluasi). Namun penelitian ini hanya menggunakan model pengembangan ADDIE samapi tiga tahap saja, Pengumpulan data yang dilakuakn pada hasil belajar sisiwa dikumpulkan melalui angket dan observasi. Adapun hasil penelitian menjelaskan bahwa penggunaan media pembelajaran menggunakan </w:t>
      </w:r>
      <w:r w:rsidRPr="00CB362C">
        <w:rPr>
          <w:rFonts w:ascii="Times New Roman" w:hAnsi="Times New Roman" w:cs="Times New Roman"/>
          <w:i/>
          <w:iCs/>
          <w:color w:val="000000" w:themeColor="text1"/>
          <w:sz w:val="24"/>
          <w:szCs w:val="27"/>
        </w:rPr>
        <w:t>Canva</w:t>
      </w:r>
      <w:r w:rsidRPr="00CB362C">
        <w:rPr>
          <w:rFonts w:ascii="Times New Roman" w:hAnsi="Times New Roman" w:cs="Times New Roman"/>
          <w:color w:val="000000" w:themeColor="text1"/>
          <w:sz w:val="24"/>
          <w:szCs w:val="27"/>
        </w:rPr>
        <w:t xml:space="preserve"> sanagat efektif total skor yang didapatkan dari validasi ahli media, yaitu 86 </w:t>
      </w:r>
      <w:r w:rsidRPr="00CB362C">
        <w:rPr>
          <w:rFonts w:ascii="Times New Roman" w:hAnsi="Times New Roman" w:cs="Times New Roman"/>
          <w:color w:val="000000" w:themeColor="text1"/>
          <w:sz w:val="24"/>
          <w:szCs w:val="27"/>
        </w:rPr>
        <w:lastRenderedPageBreak/>
        <w:t xml:space="preserve">dengan katagori “Sangat Layak”. Dari validasi ahli materi didapatkan skor sebesar 92 dengan katagori “Sangat Layak”. Dari ahli pembelajaran didapatkan skor sebesar 95,2 dengan katagori “Sangat Layak”. Rata-rata skor dari penilaian para ahli, yaitu 91,06. Dari skor tersebut dapat dikatakan bahwa media berbasis video animasi menggunakan </w:t>
      </w:r>
      <w:r w:rsidRPr="00CB362C">
        <w:rPr>
          <w:rFonts w:ascii="Times New Roman" w:hAnsi="Times New Roman" w:cs="Times New Roman"/>
          <w:i/>
          <w:iCs/>
          <w:color w:val="000000" w:themeColor="text1"/>
          <w:sz w:val="24"/>
          <w:szCs w:val="27"/>
        </w:rPr>
        <w:t>Canva</w:t>
      </w:r>
      <w:r w:rsidRPr="00CB362C">
        <w:rPr>
          <w:rFonts w:ascii="Times New Roman" w:hAnsi="Times New Roman" w:cs="Times New Roman"/>
          <w:color w:val="000000" w:themeColor="text1"/>
          <w:sz w:val="24"/>
          <w:szCs w:val="27"/>
        </w:rPr>
        <w:t xml:space="preserve"> yang dikembangkan “Sangat Layak” untuk digunakan pada proses pembelajaran.</w:t>
      </w:r>
    </w:p>
    <w:p w:rsidR="0087236F" w:rsidRPr="00CB362C" w:rsidRDefault="0087236F" w:rsidP="001D4D54">
      <w:pPr>
        <w:pStyle w:val="ListParagraph"/>
        <w:numPr>
          <w:ilvl w:val="0"/>
          <w:numId w:val="18"/>
        </w:numPr>
        <w:spacing w:after="0" w:line="480" w:lineRule="auto"/>
        <w:ind w:left="851"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7"/>
        </w:rPr>
        <w:t xml:space="preserve">Penelitian yang dilakukan oleh </w:t>
      </w:r>
      <w:r w:rsidRPr="00CB362C">
        <w:rPr>
          <w:rFonts w:ascii="Times New Roman" w:hAnsi="Times New Roman" w:cs="Times New Roman"/>
          <w:color w:val="000000" w:themeColor="text1"/>
          <w:sz w:val="24"/>
          <w:szCs w:val="27"/>
        </w:rPr>
        <w:fldChar w:fldCharType="begin" w:fldLock="1"/>
      </w:r>
      <w:r w:rsidRPr="00CB362C">
        <w:rPr>
          <w:rFonts w:ascii="Times New Roman" w:hAnsi="Times New Roman" w:cs="Times New Roman"/>
          <w:color w:val="000000" w:themeColor="text1"/>
          <w:sz w:val="24"/>
          <w:szCs w:val="27"/>
        </w:rPr>
        <w:instrText>ADDIN CSL_CITATION {"citationItems":[{"id":"ITEM-1","itemData":{"ISSN":"2528-5505","abstract":"ABSTRAK Tujuan dari penelitian ini yaitu untuk mengetahui kelayakan media pembelajaran interaktif berbantuan aplikasi canva yang telah dikembangkan dan mengetahui seberapa besar peningkatan kemampuan pemahaman konsep siswa pada materi suhu, kalor, dan perpindahan kalor. Metode penelitian yang digunakan pada penelitian ini yaitu metode penelitian dan pengembangan (R&amp;D) dengan model pengembangan ADDIE, yang terdiri atas 5 tahapan yaitu Analyze, Design, Development, Implementation, dan evaluation. Subjek penelitian berjumlah 36 siswa di kelas XI IPA di SMAN 8 Kota Bengkulu. Instumen pengumpulan data yang digunakan berupa lembar observasi, wawancara, analisis kebutuhan, validasi media, dan N-gain. Hasil analisis kebutuhan peserta didik terhadap pengembangan media pembelajaran interaktif sebesar 85%, yang menyatakan bahwa peserta didik sangat setuju dan membutuhkan media pembelajaran yang interaktif dan menarik. Analisis data validasi media memperoleh persentase sebesar 86,85% dan N-gain sebesar 0,71 yang menyatakan bahwa media tersebut layak digunakan dan cukup efektif dalam meningkatkan kemampuan pemahaman konsep. Kata kunci: Media pembelajaran interaktif, pemahaman konsep, fisika, aplikasi canva ABSTRACT The aim of this research is to determine the feasibility of interactive learning media assisted by the Canva application that has been developed and to find out how much the ability to understand students' concepts in temperature, heat and heat transfer has increased. The research method used in this research is the research and development (R&amp;D) method with the ADDIE development model, which consists of 5 stages, namely Analyze, Design, Development, Implementation, and evaluation. The research subjects were 36 students of class XI Science at SMAN 8 Bengkulu City. The data collection instruments used were observation sheets, interviews, needs analysis, media validation, and N-gain. The results of the analysis of student needs regarding the development of interactive learning media were 85%, which stated that students strongly agreed and needed interactive and interesting learning media. Analysis of media validation data obtained a percentage of 86.85% and an N-gain of 0.71, which states that the media is suitable for use and quite effective in improving the ability to understand concepts.","author":[{"dropping-particle":"","family":"Setiani","given":"Ima","non-dropping-particle":"","parse-names":false,"suffix":""},{"dropping-particle":"","family":"Medriati","given":"Rosane","non-dropping-particle":"","parse-names":false,"suffix":""},{"dropping-particle":"","family":"Purwanto","given":"Dan Andik","non-dropping-particle":"","parse-names":false,"suffix":""}],"container-title":"JoTaLP: Journal of Teaching and Learning Physics","id":"ITEM-1","issued":{"date-parts":[["2024"]]},"page":"57-68","title":"Pengembangan Media Pembelajaran Interaktif Berbantuan Aplikasi Canva untuk Meningkatkan Pemahaman Konsep Siswa","type":"article-journal","volume":"9"},"uris":["http://www.mendeley.com/documents/?uuid=0489d278-e754-4cce-ba5f-9b75ca986f1e"]}],"mendeley":{"formattedCitation":"(Setiani et al., 2024)","plainTextFormattedCitation":"(Setiani et al., 2024)","previouslyFormattedCitation":"(Setiani et al., 2024)"},"properties":{"noteIndex":0},"schema":"https://github.com/citation-style-language/schema/raw/master/csl-citation.json"}</w:instrText>
      </w:r>
      <w:r w:rsidRPr="00CB362C">
        <w:rPr>
          <w:rFonts w:ascii="Times New Roman" w:hAnsi="Times New Roman" w:cs="Times New Roman"/>
          <w:color w:val="000000" w:themeColor="text1"/>
          <w:sz w:val="24"/>
          <w:szCs w:val="27"/>
        </w:rPr>
        <w:fldChar w:fldCharType="separate"/>
      </w:r>
      <w:r w:rsidRPr="00CB362C">
        <w:rPr>
          <w:rFonts w:ascii="Times New Roman" w:hAnsi="Times New Roman" w:cs="Times New Roman"/>
          <w:color w:val="000000" w:themeColor="text1"/>
          <w:sz w:val="24"/>
          <w:szCs w:val="27"/>
        </w:rPr>
        <w:t>(Setiani et al., 2024)</w:t>
      </w:r>
      <w:r w:rsidRPr="00CB362C">
        <w:rPr>
          <w:rFonts w:ascii="Times New Roman" w:hAnsi="Times New Roman" w:cs="Times New Roman"/>
          <w:color w:val="000000" w:themeColor="text1"/>
          <w:sz w:val="24"/>
          <w:szCs w:val="27"/>
        </w:rPr>
        <w:fldChar w:fldCharType="end"/>
      </w:r>
      <w:r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7"/>
        </w:rPr>
        <w:t xml:space="preserve">dengan judul penelitian </w:t>
      </w:r>
      <w:r w:rsidRPr="00CB362C">
        <w:rPr>
          <w:rFonts w:ascii="Times New Roman" w:hAnsi="Times New Roman" w:cs="Times New Roman"/>
          <w:color w:val="000000" w:themeColor="text1"/>
          <w:sz w:val="24"/>
          <w:szCs w:val="24"/>
        </w:rPr>
        <w:t xml:space="preserve">“Pengembangan Media Pembelajaran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untuk Meningkatkan Pemahaman Konsep Siswa”,</w:t>
      </w: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szCs w:val="20"/>
          <w:shd w:val="clear" w:color="auto" w:fill="FFFFFF"/>
        </w:rPr>
        <w:t xml:space="preserve">Dalam penelitian ini merupakan jenis penelitian dengan menggunakan desain </w:t>
      </w:r>
      <w:r w:rsidRPr="00CB362C">
        <w:rPr>
          <w:rFonts w:ascii="Times New Roman" w:hAnsi="Times New Roman" w:cs="Times New Roman"/>
          <w:i/>
          <w:color w:val="000000" w:themeColor="text1"/>
          <w:sz w:val="24"/>
        </w:rPr>
        <w:t>Research and development</w:t>
      </w:r>
      <w:r w:rsidRPr="00CB362C">
        <w:rPr>
          <w:rFonts w:ascii="Times New Roman" w:hAnsi="Times New Roman" w:cs="Times New Roman"/>
          <w:color w:val="000000" w:themeColor="text1"/>
          <w:sz w:val="24"/>
        </w:rPr>
        <w:t xml:space="preserve"> (R&amp;D) yang menerapkan Model pengembangan </w:t>
      </w:r>
      <w:r w:rsidRPr="00CB362C">
        <w:rPr>
          <w:rFonts w:ascii="Times New Roman" w:hAnsi="Times New Roman" w:cs="Times New Roman"/>
          <w:color w:val="000000" w:themeColor="text1"/>
          <w:sz w:val="24"/>
          <w:szCs w:val="27"/>
        </w:rPr>
        <w:t xml:space="preserve">ADDIE yang melibatkan lima tahapan dalam pengembangan Analysis (Analisis), Design (Desain), Development (Pengembangan), Implementation (Implementasi), dan Evaluation (Evaluasi). Adapun hasil penelitian menjelaskan bahwa penggunaan media pembelajaran menggunakan </w:t>
      </w:r>
      <w:r w:rsidRPr="00CB362C">
        <w:rPr>
          <w:rFonts w:ascii="Times New Roman" w:hAnsi="Times New Roman" w:cs="Times New Roman"/>
          <w:i/>
          <w:iCs/>
          <w:color w:val="000000" w:themeColor="text1"/>
          <w:sz w:val="24"/>
          <w:szCs w:val="27"/>
        </w:rPr>
        <w:t>Canva</w:t>
      </w:r>
      <w:r w:rsidRPr="00CB362C">
        <w:rPr>
          <w:rFonts w:ascii="Times New Roman" w:hAnsi="Times New Roman" w:cs="Times New Roman"/>
          <w:color w:val="000000" w:themeColor="text1"/>
          <w:sz w:val="24"/>
          <w:szCs w:val="27"/>
        </w:rPr>
        <w:t xml:space="preserve"> sangat efektif total skor yang didapatkan </w:t>
      </w:r>
      <w:r w:rsidRPr="00CB362C">
        <w:rPr>
          <w:rFonts w:ascii="Times New Roman" w:hAnsi="Times New Roman" w:cs="Times New Roman"/>
          <w:color w:val="000000" w:themeColor="text1"/>
          <w:sz w:val="24"/>
          <w:szCs w:val="24"/>
        </w:rPr>
        <w:t xml:space="preserve">dari validasi oleh ahli validasi media memperoleh hasil “sangat layak” pada aspek isi dengan persentase sebesar 86,45%, aspek penyajian sebesar 87,5%, aspek media sebesar 95%, dan aspek pemahaman sebesar 83,33%. Pada aspek bahasa memperoleh hasil “layak” dengan persentase sebesar 79,16%. Hal ini menyatakan bahwa </w:t>
      </w:r>
      <w:r w:rsidRPr="00CB362C">
        <w:rPr>
          <w:rFonts w:ascii="Times New Roman" w:hAnsi="Times New Roman" w:cs="Times New Roman"/>
          <w:color w:val="000000" w:themeColor="text1"/>
          <w:sz w:val="24"/>
          <w:szCs w:val="24"/>
        </w:rPr>
        <w:lastRenderedPageBreak/>
        <w:t>media pembelajaran interaktif dan menarik yang dikembangkan “Sangat Layak” digunakan ketika proses belajar mengajar berlangsung.</w:t>
      </w:r>
    </w:p>
    <w:p w:rsidR="0087236F" w:rsidRPr="00FF17D4" w:rsidRDefault="0087236F" w:rsidP="001D4D54">
      <w:pPr>
        <w:pStyle w:val="proposal2"/>
        <w:numPr>
          <w:ilvl w:val="1"/>
          <w:numId w:val="16"/>
        </w:numPr>
        <w:spacing w:line="480" w:lineRule="auto"/>
        <w:ind w:left="426"/>
        <w:rPr>
          <w:b/>
          <w:bCs/>
        </w:rPr>
      </w:pPr>
      <w:bookmarkStart w:id="38" w:name="_Toc201266087"/>
      <w:r w:rsidRPr="00FF17D4">
        <w:rPr>
          <w:b/>
          <w:bCs/>
        </w:rPr>
        <w:t>Kerangka Berpikir</w:t>
      </w:r>
      <w:bookmarkEnd w:id="38"/>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Kerangka berpikir dalam penelitian ini berawal dari permasalahan pada kelas IV Sekolah Dasar Negeri 108306 Tanjung Garbus pada pembelajaran IPAS. Dari hasil observasi, peneliti menemukannya penanganan yang sesuai pada sekolah tersebut dengan melakukan pengembangan media pembelajaran video an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w:t>
      </w: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ind w:left="426" w:firstLine="567"/>
        <w:jc w:val="both"/>
        <w:rPr>
          <w:rFonts w:ascii="Times New Roman" w:hAnsi="Times New Roman" w:cs="Times New Roman"/>
          <w:color w:val="000000" w:themeColor="text1"/>
          <w:sz w:val="24"/>
          <w:szCs w:val="24"/>
        </w:rPr>
      </w:pPr>
    </w:p>
    <w:p w:rsidR="0087236F" w:rsidRPr="00CB362C" w:rsidRDefault="0087236F" w:rsidP="0087236F">
      <w:pPr>
        <w:spacing w:after="0" w:line="480" w:lineRule="auto"/>
        <w:jc w:val="both"/>
        <w:rPr>
          <w:rFonts w:ascii="Times New Roman" w:hAnsi="Times New Roman" w:cs="Times New Roman"/>
          <w:color w:val="000000" w:themeColor="text1"/>
          <w:sz w:val="24"/>
          <w:szCs w:val="24"/>
        </w:rPr>
      </w:pPr>
    </w:p>
    <w:p w:rsidR="0087236F" w:rsidRPr="00CB362C" w:rsidRDefault="0087236F" w:rsidP="0087236F">
      <w:pPr>
        <w:spacing w:after="0" w:line="360" w:lineRule="auto"/>
        <w:jc w:val="center"/>
        <w:rPr>
          <w:rFonts w:ascii="Times New Roman" w:hAnsi="Times New Roman" w:cs="Times New Roman"/>
          <w:b/>
          <w:color w:val="000000" w:themeColor="text1"/>
          <w:sz w:val="24"/>
          <w:szCs w:val="24"/>
        </w:rPr>
      </w:pPr>
      <w:r w:rsidRPr="00CB362C">
        <w:rPr>
          <w:rFonts w:ascii="Times New Roman" w:hAnsi="Times New Roman" w:cs="Times New Roman"/>
          <w:b/>
          <w:color w:val="000000" w:themeColor="text1"/>
          <w:sz w:val="24"/>
          <w:szCs w:val="24"/>
        </w:rPr>
        <w:lastRenderedPageBreak/>
        <w:t>Gambar 2.1 Kerangka Berpikir</w:t>
      </w:r>
    </w:p>
    <w:p w:rsidR="0087236F" w:rsidRPr="00CB362C" w:rsidRDefault="0087236F" w:rsidP="0087236F">
      <w:pPr>
        <w:pStyle w:val="ListParagraph"/>
        <w:spacing w:after="0" w:line="360" w:lineRule="auto"/>
        <w:ind w:left="567" w:firstLine="567"/>
        <w:jc w:val="both"/>
        <w:rPr>
          <w:rFonts w:ascii="Times New Roman" w:hAnsi="Times New Roman" w:cs="Times New Roman"/>
          <w:color w:val="000000" w:themeColor="text1"/>
          <w:sz w:val="24"/>
          <w:szCs w:val="24"/>
        </w:rPr>
      </w:pPr>
      <w:r w:rsidRPr="00CB362C">
        <w:rPr>
          <w:rFonts w:ascii="Times New Roman" w:hAnsi="Times New Roman" w:cs="Times New Roman"/>
        </w:rPr>
        <mc:AlternateContent>
          <mc:Choice Requires="wpg">
            <w:drawing>
              <wp:anchor distT="0" distB="0" distL="114300" distR="114300" simplePos="0" relativeHeight="251660288" behindDoc="0" locked="0" layoutInCell="1" allowOverlap="1" wp14:anchorId="08C42843" wp14:editId="68493EB2">
                <wp:simplePos x="0" y="0"/>
                <wp:positionH relativeFrom="column">
                  <wp:posOffset>-477520</wp:posOffset>
                </wp:positionH>
                <wp:positionV relativeFrom="paragraph">
                  <wp:posOffset>97555</wp:posOffset>
                </wp:positionV>
                <wp:extent cx="5983091" cy="7421808"/>
                <wp:effectExtent l="0" t="0" r="17780" b="27305"/>
                <wp:wrapNone/>
                <wp:docPr id="154" name="Group 154"/>
                <wp:cNvGraphicFramePr/>
                <a:graphic xmlns:a="http://schemas.openxmlformats.org/drawingml/2006/main">
                  <a:graphicData uri="http://schemas.microsoft.com/office/word/2010/wordprocessingGroup">
                    <wpg:wgp>
                      <wpg:cNvGrpSpPr/>
                      <wpg:grpSpPr>
                        <a:xfrm>
                          <a:off x="0" y="0"/>
                          <a:ext cx="5983091" cy="7421808"/>
                          <a:chOff x="0" y="0"/>
                          <a:chExt cx="5983091" cy="7421808"/>
                        </a:xfrm>
                      </wpg:grpSpPr>
                      <wpg:grpSp>
                        <wpg:cNvPr id="81" name="Group 81"/>
                        <wpg:cNvGrpSpPr/>
                        <wpg:grpSpPr>
                          <a:xfrm>
                            <a:off x="410966" y="0"/>
                            <a:ext cx="5572125" cy="4011752"/>
                            <a:chOff x="0" y="0"/>
                            <a:chExt cx="5572125" cy="4012059"/>
                          </a:xfrm>
                        </wpg:grpSpPr>
                        <wpg:grpSp>
                          <wpg:cNvPr id="69" name="Group 69"/>
                          <wpg:cNvGrpSpPr/>
                          <wpg:grpSpPr>
                            <a:xfrm>
                              <a:off x="51371" y="0"/>
                              <a:ext cx="5309624" cy="3126105"/>
                              <a:chOff x="0" y="0"/>
                              <a:chExt cx="5309624" cy="3126105"/>
                            </a:xfrm>
                          </wpg:grpSpPr>
                          <wpg:grpSp>
                            <wpg:cNvPr id="62" name="Group 62"/>
                            <wpg:cNvGrpSpPr/>
                            <wpg:grpSpPr>
                              <a:xfrm>
                                <a:off x="0" y="0"/>
                                <a:ext cx="5122340" cy="2512580"/>
                                <a:chOff x="0" y="0"/>
                                <a:chExt cx="5122340" cy="2512580"/>
                              </a:xfrm>
                            </wpg:grpSpPr>
                            <wpg:grpSp>
                              <wpg:cNvPr id="61" name="Group 61"/>
                              <wpg:cNvGrpSpPr/>
                              <wpg:grpSpPr>
                                <a:xfrm>
                                  <a:off x="0" y="0"/>
                                  <a:ext cx="4971090" cy="2512580"/>
                                  <a:chOff x="0" y="0"/>
                                  <a:chExt cx="4971090" cy="2512580"/>
                                </a:xfrm>
                              </wpg:grpSpPr>
                              <wps:wsp>
                                <wps:cNvPr id="4" name="Rectangle 4"/>
                                <wps:cNvSpPr/>
                                <wps:spPr>
                                  <a:xfrm>
                                    <a:off x="0" y="259200"/>
                                    <a:ext cx="1685290" cy="824843"/>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A13685" w:rsidRDefault="0087236F" w:rsidP="0087236F">
                                      <w:pPr>
                                        <w:spacing w:line="240" w:lineRule="auto"/>
                                        <w:jc w:val="center"/>
                                        <w:rPr>
                                          <w:rFonts w:ascii="Times New Roman" w:hAnsi="Times New Roman" w:cs="Times New Roman"/>
                                          <w:sz w:val="24"/>
                                          <w:szCs w:val="24"/>
                                        </w:rPr>
                                      </w:pPr>
                                      <w:r w:rsidRPr="00A13685">
                                        <w:rPr>
                                          <w:rFonts w:ascii="Times New Roman" w:hAnsi="Times New Roman" w:cs="Times New Roman"/>
                                          <w:sz w:val="24"/>
                                          <w:szCs w:val="24"/>
                                        </w:rPr>
                                        <w:t>Proses pembelajaran dikelas IV Sekolah Dasar Negeri 108306 Tanjung Garb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498400" y="0"/>
                                    <a:ext cx="2098040" cy="619125"/>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A13685" w:rsidRDefault="0087236F" w:rsidP="0087236F">
                                      <w:pPr>
                                        <w:spacing w:line="240" w:lineRule="auto"/>
                                        <w:jc w:val="both"/>
                                        <w:rPr>
                                          <w:rFonts w:ascii="Times New Roman" w:hAnsi="Times New Roman" w:cs="Times New Roman"/>
                                          <w:sz w:val="24"/>
                                          <w:szCs w:val="24"/>
                                        </w:rPr>
                                      </w:pPr>
                                      <w:r>
                                        <w:rPr>
                                          <w:rFonts w:ascii="Times New Roman" w:hAnsi="Times New Roman" w:cs="Times New Roman"/>
                                          <w:sz w:val="24"/>
                                        </w:rPr>
                                        <w:t>Proses pembelajaran tidak berjalan sesuai capaian yang mau di c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498400" y="727200"/>
                                    <a:ext cx="2098040" cy="643255"/>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642264" w:rsidRDefault="0087236F" w:rsidP="0087236F">
                                      <w:pPr>
                                        <w:spacing w:line="240" w:lineRule="auto"/>
                                        <w:jc w:val="both"/>
                                        <w:rPr>
                                          <w:rFonts w:ascii="Times New Roman" w:hAnsi="Times New Roman" w:cs="Times New Roman"/>
                                          <w:sz w:val="24"/>
                                        </w:rPr>
                                      </w:pPr>
                                      <w:r w:rsidRPr="00642264">
                                        <w:rPr>
                                          <w:rFonts w:ascii="Times New Roman" w:hAnsi="Times New Roman" w:cs="Times New Roman"/>
                                          <w:sz w:val="24"/>
                                        </w:rPr>
                                        <w:t>Hasil belajaran IPAS kelas IV SDN 108306 Tanjung Garbus rendah.</w:t>
                                      </w:r>
                                    </w:p>
                                    <w:p w:rsidR="0087236F" w:rsidRPr="00A13685" w:rsidRDefault="0087236F" w:rsidP="0087236F">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2498400" y="1476000"/>
                                    <a:ext cx="2472690" cy="456565"/>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101F36" w:rsidRDefault="0087236F" w:rsidP="0087236F">
                                      <w:pPr>
                                        <w:spacing w:line="240" w:lineRule="auto"/>
                                        <w:jc w:val="both"/>
                                        <w:rPr>
                                          <w:rFonts w:ascii="Times New Roman" w:hAnsi="Times New Roman" w:cs="Times New Roman"/>
                                          <w:sz w:val="24"/>
                                        </w:rPr>
                                      </w:pPr>
                                      <w:r w:rsidRPr="00101F36">
                                        <w:rPr>
                                          <w:rFonts w:ascii="Times New Roman" w:hAnsi="Times New Roman" w:cs="Times New Roman"/>
                                          <w:sz w:val="24"/>
                                        </w:rPr>
                                        <w:t>Siswa merasa bosan dan jenuh ketika proses pembelajaran dimulai.</w:t>
                                      </w:r>
                                    </w:p>
                                    <w:p w:rsidR="0087236F" w:rsidRPr="00A13685" w:rsidRDefault="0087236F" w:rsidP="0087236F">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498400" y="2037600"/>
                                    <a:ext cx="2400300" cy="47498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0B4F8D" w:rsidRDefault="0087236F" w:rsidP="0087236F">
                                      <w:pPr>
                                        <w:spacing w:line="240" w:lineRule="auto"/>
                                        <w:jc w:val="both"/>
                                        <w:rPr>
                                          <w:rFonts w:ascii="Times New Roman" w:hAnsi="Times New Roman" w:cs="Times New Roman"/>
                                          <w:sz w:val="24"/>
                                        </w:rPr>
                                      </w:pPr>
                                      <w:r w:rsidRPr="000B4F8D">
                                        <w:rPr>
                                          <w:rFonts w:ascii="Times New Roman" w:hAnsi="Times New Roman" w:cs="Times New Roman"/>
                                          <w:sz w:val="24"/>
                                        </w:rPr>
                                        <w:t>Kurangnya pemanfaatan media pembelajaran.</w:t>
                                      </w:r>
                                    </w:p>
                                    <w:p w:rsidR="0087236F" w:rsidRPr="00A13685" w:rsidRDefault="0087236F" w:rsidP="0087236F">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V="1">
                                    <a:off x="1684800" y="259200"/>
                                    <a:ext cx="810895" cy="42834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4" name="Straight Arrow Connector 34"/>
                                <wps:cNvCnPr/>
                                <wps:spPr>
                                  <a:xfrm>
                                    <a:off x="1684800" y="684000"/>
                                    <a:ext cx="810997" cy="34117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5" name="Straight Arrow Connector 35"/>
                                <wps:cNvCnPr/>
                                <wps:spPr>
                                  <a:xfrm>
                                    <a:off x="1684800" y="684000"/>
                                    <a:ext cx="810895" cy="10368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6" name="Straight Arrow Connector 36"/>
                                <wps:cNvCnPr/>
                                <wps:spPr>
                                  <a:xfrm>
                                    <a:off x="1684800" y="691200"/>
                                    <a:ext cx="813435" cy="16052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54" name="Group 54"/>
                              <wpg:cNvGrpSpPr/>
                              <wpg:grpSpPr>
                                <a:xfrm>
                                  <a:off x="4586400" y="309600"/>
                                  <a:ext cx="535940" cy="1986405"/>
                                  <a:chOff x="0" y="0"/>
                                  <a:chExt cx="536376" cy="2439670"/>
                                </a:xfrm>
                              </wpg:grpSpPr>
                              <wps:wsp>
                                <wps:cNvPr id="49" name="Right Bracket 49"/>
                                <wps:cNvSpPr/>
                                <wps:spPr>
                                  <a:xfrm>
                                    <a:off x="483383" y="0"/>
                                    <a:ext cx="45085" cy="2439670"/>
                                  </a:xfrm>
                                  <a:prstGeom prst="rightBracket">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0"/>
                                    <a:ext cx="528468" cy="0"/>
                                  </a:xfrm>
                                  <a:prstGeom prst="line">
                                    <a:avLst/>
                                  </a:prstGeom>
                                </wps:spPr>
                                <wps:style>
                                  <a:lnRef idx="2">
                                    <a:schemeClr val="dk1"/>
                                  </a:lnRef>
                                  <a:fillRef idx="0">
                                    <a:schemeClr val="dk1"/>
                                  </a:fillRef>
                                  <a:effectRef idx="1">
                                    <a:schemeClr val="dk1"/>
                                  </a:effectRef>
                                  <a:fontRef idx="minor">
                                    <a:schemeClr val="tx1"/>
                                  </a:fontRef>
                                </wps:style>
                                <wps:bodyPr/>
                              </wps:wsp>
                              <wps:wsp>
                                <wps:cNvPr id="51" name="Straight Connector 51"/>
                                <wps:cNvCnPr/>
                                <wps:spPr>
                                  <a:xfrm>
                                    <a:off x="8056" y="890231"/>
                                    <a:ext cx="528320" cy="0"/>
                                  </a:xfrm>
                                  <a:prstGeom prst="line">
                                    <a:avLst/>
                                  </a:prstGeom>
                                </wps:spPr>
                                <wps:style>
                                  <a:lnRef idx="2">
                                    <a:schemeClr val="dk1"/>
                                  </a:lnRef>
                                  <a:fillRef idx="0">
                                    <a:schemeClr val="dk1"/>
                                  </a:fillRef>
                                  <a:effectRef idx="1">
                                    <a:schemeClr val="dk1"/>
                                  </a:effectRef>
                                  <a:fontRef idx="minor">
                                    <a:schemeClr val="tx1"/>
                                  </a:fontRef>
                                </wps:style>
                                <wps:bodyPr/>
                              </wps:wsp>
                              <wps:wsp>
                                <wps:cNvPr id="52" name="Straight Connector 52"/>
                                <wps:cNvCnPr/>
                                <wps:spPr>
                                  <a:xfrm>
                                    <a:off x="366565" y="1728095"/>
                                    <a:ext cx="165783" cy="0"/>
                                  </a:xfrm>
                                  <a:prstGeom prst="line">
                                    <a:avLst/>
                                  </a:prstGeom>
                                </wps:spPr>
                                <wps:style>
                                  <a:lnRef idx="2">
                                    <a:schemeClr val="dk1"/>
                                  </a:lnRef>
                                  <a:fillRef idx="0">
                                    <a:schemeClr val="dk1"/>
                                  </a:fillRef>
                                  <a:effectRef idx="1">
                                    <a:schemeClr val="dk1"/>
                                  </a:effectRef>
                                  <a:fontRef idx="minor">
                                    <a:schemeClr val="tx1"/>
                                  </a:fontRef>
                                </wps:style>
                                <wps:bodyPr/>
                              </wps:wsp>
                              <wps:wsp>
                                <wps:cNvPr id="53" name="Straight Connector 53"/>
                                <wps:cNvCnPr/>
                                <wps:spPr>
                                  <a:xfrm>
                                    <a:off x="302114" y="2437057"/>
                                    <a:ext cx="226206" cy="2613"/>
                                  </a:xfrm>
                                  <a:prstGeom prst="line">
                                    <a:avLst/>
                                  </a:prstGeom>
                                </wps:spPr>
                                <wps:style>
                                  <a:lnRef idx="2">
                                    <a:schemeClr val="dk1"/>
                                  </a:lnRef>
                                  <a:fillRef idx="0">
                                    <a:schemeClr val="dk1"/>
                                  </a:fillRef>
                                  <a:effectRef idx="1">
                                    <a:schemeClr val="dk1"/>
                                  </a:effectRef>
                                  <a:fontRef idx="minor">
                                    <a:schemeClr val="tx1"/>
                                  </a:fontRef>
                                </wps:style>
                                <wps:bodyPr/>
                              </wps:wsp>
                            </wpg:grpSp>
                          </wpg:grpSp>
                          <wps:wsp>
                            <wps:cNvPr id="59" name="Rectangle 59"/>
                            <wps:cNvSpPr/>
                            <wps:spPr>
                              <a:xfrm>
                                <a:off x="76200" y="2571750"/>
                                <a:ext cx="4888865" cy="554355"/>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346C82" w:rsidRDefault="0087236F" w:rsidP="0087236F">
                                  <w:pPr>
                                    <w:spacing w:line="240" w:lineRule="auto"/>
                                    <w:jc w:val="both"/>
                                    <w:rPr>
                                      <w:rFonts w:ascii="Times New Roman" w:hAnsi="Times New Roman" w:cs="Times New Roman"/>
                                      <w:sz w:val="24"/>
                                    </w:rPr>
                                  </w:pPr>
                                  <w:r>
                                    <w:rPr>
                                      <w:rFonts w:ascii="Times New Roman" w:hAnsi="Times New Roman" w:cs="Times New Roman"/>
                                      <w:sz w:val="24"/>
                                    </w:rPr>
                                    <w:t xml:space="preserve">Pengembangan Media Pembelajaran Video Animasi Interaktif Berbantuan Aplikasi </w:t>
                                  </w:r>
                                  <w:r w:rsidRPr="00BC0DD8">
                                    <w:rPr>
                                      <w:rFonts w:ascii="Times New Roman" w:hAnsi="Times New Roman" w:cs="Times New Roman"/>
                                      <w:i/>
                                      <w:iCs/>
                                      <w:sz w:val="24"/>
                                    </w:rPr>
                                    <w:t xml:space="preserve">Canva </w:t>
                                  </w:r>
                                  <w:r>
                                    <w:rPr>
                                      <w:rFonts w:ascii="Times New Roman" w:hAnsi="Times New Roman" w:cs="Times New Roman"/>
                                      <w:sz w:val="24"/>
                                    </w:rPr>
                                    <w:t>pada pelajaran IPAS Materi Norma Adat Istiadat Daerahku</w:t>
                                  </w:r>
                                </w:p>
                                <w:p w:rsidR="0087236F" w:rsidRPr="00A13685" w:rsidRDefault="0087236F" w:rsidP="0087236F">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6" name="Group 66"/>
                            <wpg:cNvGrpSpPr/>
                            <wpg:grpSpPr>
                              <a:xfrm>
                                <a:off x="5000625" y="1266825"/>
                                <a:ext cx="308999" cy="1554480"/>
                                <a:chOff x="0" y="0"/>
                                <a:chExt cx="308999" cy="1554480"/>
                              </a:xfrm>
                            </wpg:grpSpPr>
                            <wps:wsp>
                              <wps:cNvPr id="63" name="Right Bracket 63"/>
                              <wps:cNvSpPr/>
                              <wps:spPr>
                                <a:xfrm>
                                  <a:off x="235974" y="0"/>
                                  <a:ext cx="73025" cy="1554480"/>
                                </a:xfrm>
                                <a:prstGeom prst="rightBracket">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Straight Connector 64"/>
                              <wps:cNvCnPr/>
                              <wps:spPr>
                                <a:xfrm>
                                  <a:off x="120445" y="0"/>
                                  <a:ext cx="122400" cy="0"/>
                                </a:xfrm>
                                <a:prstGeom prst="line">
                                  <a:avLst/>
                                </a:prstGeom>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flipH="1">
                                  <a:off x="0" y="1553497"/>
                                  <a:ext cx="245274" cy="98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grpSp>
                          <wpg:cNvPr id="80" name="Group 80"/>
                          <wpg:cNvGrpSpPr/>
                          <wpg:grpSpPr>
                            <a:xfrm>
                              <a:off x="0" y="3123344"/>
                              <a:ext cx="5572125" cy="888715"/>
                              <a:chOff x="0" y="0"/>
                              <a:chExt cx="5572125" cy="888715"/>
                            </a:xfrm>
                          </wpg:grpSpPr>
                          <wpg:grpSp>
                            <wpg:cNvPr id="74" name="Group 74"/>
                            <wpg:cNvGrpSpPr/>
                            <wpg:grpSpPr>
                              <a:xfrm>
                                <a:off x="0" y="431515"/>
                                <a:ext cx="5572125" cy="457200"/>
                                <a:chOff x="0" y="0"/>
                                <a:chExt cx="5572125" cy="457200"/>
                              </a:xfrm>
                            </wpg:grpSpPr>
                            <wps:wsp>
                              <wps:cNvPr id="68" name="Rectangle 68"/>
                              <wps:cNvSpPr/>
                              <wps:spPr>
                                <a:xfrm>
                                  <a:off x="0" y="0"/>
                                  <a:ext cx="895350" cy="45720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ysis</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981075" y="0"/>
                                  <a:ext cx="990600" cy="45720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encanaa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057400" y="0"/>
                                  <a:ext cx="1209675" cy="45720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embanga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3343275" y="0"/>
                                  <a:ext cx="1219200" cy="45720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mplementatio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er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648200" y="0"/>
                                  <a:ext cx="923925" cy="45720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tio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5" name="Straight Arrow Connector 75"/>
                            <wps:cNvCnPr/>
                            <wps:spPr>
                              <a:xfrm flipH="1">
                                <a:off x="503434" y="0"/>
                                <a:ext cx="2105025" cy="3810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6" name="Straight Arrow Connector 76"/>
                            <wps:cNvCnPr/>
                            <wps:spPr>
                              <a:xfrm flipH="1">
                                <a:off x="1582221" y="0"/>
                                <a:ext cx="1028701" cy="428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7" name="Straight Arrow Connector 77"/>
                            <wps:cNvCnPr/>
                            <wps:spPr>
                              <a:xfrm>
                                <a:off x="2599362" y="0"/>
                                <a:ext cx="0" cy="428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8" name="Straight Arrow Connector 78"/>
                            <wps:cNvCnPr/>
                            <wps:spPr>
                              <a:xfrm>
                                <a:off x="2609636" y="0"/>
                                <a:ext cx="1447800" cy="40560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9" name="Straight Arrow Connector 79"/>
                            <wps:cNvCnPr/>
                            <wps:spPr>
                              <a:xfrm>
                                <a:off x="2609636" y="0"/>
                                <a:ext cx="2445631" cy="40513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s:wsp>
                        <wps:cNvPr id="88" name="Straight Arrow Connector 88"/>
                        <wps:cNvCnPr/>
                        <wps:spPr>
                          <a:xfrm>
                            <a:off x="842481" y="4017195"/>
                            <a:ext cx="0" cy="209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9" name="Rectangle 89"/>
                        <wps:cNvSpPr/>
                        <wps:spPr>
                          <a:xfrm>
                            <a:off x="729465" y="6965878"/>
                            <a:ext cx="4431030" cy="455930"/>
                          </a:xfrm>
                          <a:prstGeom prst="rect">
                            <a:avLst/>
                          </a:prstGeom>
                          <a:ln/>
                        </wps:spPr>
                        <wps:style>
                          <a:lnRef idx="2">
                            <a:schemeClr val="dk1"/>
                          </a:lnRef>
                          <a:fillRef idx="1">
                            <a:schemeClr val="lt1"/>
                          </a:fillRef>
                          <a:effectRef idx="0">
                            <a:schemeClr val="dk1"/>
                          </a:effectRef>
                          <a:fontRef idx="minor">
                            <a:schemeClr val="dk1"/>
                          </a:fontRef>
                        </wps:style>
                        <wps:txbx>
                          <w:txbxContent>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hasilkan Media Pembelajaran berbantuan Aplikasi </w:t>
                              </w:r>
                              <w:r w:rsidRPr="00BC0DD8">
                                <w:rPr>
                                  <w:rFonts w:ascii="Times New Roman" w:hAnsi="Times New Roman" w:cs="Times New Roman"/>
                                  <w:i/>
                                  <w:iCs/>
                                  <w:sz w:val="24"/>
                                  <w:szCs w:val="24"/>
                                </w:rPr>
                                <w:t>Canva</w:t>
                              </w:r>
                              <w:r>
                                <w:rPr>
                                  <w:rFonts w:ascii="Times New Roman" w:hAnsi="Times New Roman" w:cs="Times New Roman"/>
                                  <w:sz w:val="24"/>
                                  <w:szCs w:val="24"/>
                                </w:rPr>
                                <w:t xml:space="preserve"> pada pelajaran IPAS Materi Norma Dalam Adat Istiadat Daerah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6" name="Group 106"/>
                        <wpg:cNvGrpSpPr/>
                        <wpg:grpSpPr>
                          <a:xfrm>
                            <a:off x="0" y="4284323"/>
                            <a:ext cx="1562100" cy="1360805"/>
                            <a:chOff x="0" y="0"/>
                            <a:chExt cx="1562100" cy="1361302"/>
                          </a:xfrm>
                        </wpg:grpSpPr>
                        <wps:wsp>
                          <wps:cNvPr id="104" name="Rectangle 104"/>
                          <wps:cNvSpPr/>
                          <wps:spPr>
                            <a:xfrm>
                              <a:off x="0" y="0"/>
                              <a:ext cx="1562100" cy="1333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Text Box 105"/>
                          <wps:cNvSpPr txBox="1"/>
                          <wps:spPr>
                            <a:xfrm>
                              <a:off x="0" y="27802"/>
                              <a:ext cx="1562100" cy="1333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36F" w:rsidRPr="006D069A" w:rsidRDefault="0087236F" w:rsidP="001D4D54">
                                <w:pPr>
                                  <w:pStyle w:val="ListParagraph"/>
                                  <w:numPr>
                                    <w:ilvl w:val="0"/>
                                    <w:numId w:val="30"/>
                                  </w:numPr>
                                  <w:spacing w:after="160" w:line="259" w:lineRule="auto"/>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ebutuhan guru</w:t>
                                </w:r>
                                <w:r>
                                  <w:rPr>
                                    <w:rFonts w:ascii="Times New Roman" w:hAnsi="Times New Roman" w:cs="Times New Roman"/>
                                    <w:color w:val="000000" w:themeColor="text1"/>
                                    <w:sz w:val="24"/>
                                  </w:rPr>
                                  <w:t>.</w:t>
                                </w:r>
                              </w:p>
                              <w:p w:rsidR="0087236F" w:rsidRPr="00DA691B" w:rsidRDefault="0087236F" w:rsidP="001D4D54">
                                <w:pPr>
                                  <w:pStyle w:val="ListParagraph"/>
                                  <w:numPr>
                                    <w:ilvl w:val="0"/>
                                    <w:numId w:val="30"/>
                                  </w:numPr>
                                  <w:spacing w:after="160" w:line="259" w:lineRule="auto"/>
                                  <w:ind w:left="284" w:hanging="284"/>
                                  <w:jc w:val="both"/>
                                </w:pPr>
                                <w:r>
                                  <w:rPr>
                                    <w:rFonts w:ascii="Times New Roman" w:hAnsi="Times New Roman" w:cs="Times New Roman"/>
                                    <w:color w:val="000000" w:themeColor="text1"/>
                                    <w:sz w:val="24"/>
                                  </w:rPr>
                                  <w:t>Analisis kebutuhan media.</w:t>
                                </w:r>
                              </w:p>
                              <w:p w:rsidR="0087236F" w:rsidRDefault="0087236F" w:rsidP="001D4D54">
                                <w:pPr>
                                  <w:pStyle w:val="ListParagraph"/>
                                  <w:numPr>
                                    <w:ilvl w:val="0"/>
                                    <w:numId w:val="30"/>
                                  </w:numPr>
                                  <w:spacing w:after="160" w:line="259" w:lineRule="auto"/>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3" name="Group 113"/>
                        <wpg:cNvGrpSpPr/>
                        <wpg:grpSpPr>
                          <a:xfrm>
                            <a:off x="1859622" y="4006921"/>
                            <a:ext cx="682625" cy="250695"/>
                            <a:chOff x="0" y="0"/>
                            <a:chExt cx="682625" cy="250695"/>
                          </a:xfrm>
                        </wpg:grpSpPr>
                        <wps:wsp>
                          <wps:cNvPr id="108" name="Straight Connector 108"/>
                          <wps:cNvCnPr/>
                          <wps:spPr>
                            <a:xfrm>
                              <a:off x="0" y="0"/>
                              <a:ext cx="0" cy="128905"/>
                            </a:xfrm>
                            <a:prstGeom prst="line">
                              <a:avLst/>
                            </a:prstGeom>
                          </wps:spPr>
                          <wps:style>
                            <a:lnRef idx="2">
                              <a:schemeClr val="dk1"/>
                            </a:lnRef>
                            <a:fillRef idx="0">
                              <a:schemeClr val="dk1"/>
                            </a:fillRef>
                            <a:effectRef idx="1">
                              <a:schemeClr val="dk1"/>
                            </a:effectRef>
                            <a:fontRef idx="minor">
                              <a:schemeClr val="tx1"/>
                            </a:fontRef>
                          </wps:style>
                          <wps:bodyPr/>
                        </wps:wsp>
                        <wps:wsp>
                          <wps:cNvPr id="109" name="Straight Connector 109"/>
                          <wps:cNvCnPr/>
                          <wps:spPr>
                            <a:xfrm flipV="1">
                              <a:off x="0" y="113450"/>
                              <a:ext cx="682625" cy="3175"/>
                            </a:xfrm>
                            <a:prstGeom prst="line">
                              <a:avLst/>
                            </a:prstGeom>
                          </wps:spPr>
                          <wps:style>
                            <a:lnRef idx="2">
                              <a:schemeClr val="dk1"/>
                            </a:lnRef>
                            <a:fillRef idx="0">
                              <a:schemeClr val="dk1"/>
                            </a:fillRef>
                            <a:effectRef idx="1">
                              <a:schemeClr val="dk1"/>
                            </a:effectRef>
                            <a:fontRef idx="minor">
                              <a:schemeClr val="tx1"/>
                            </a:fontRef>
                          </wps:style>
                          <wps:bodyPr/>
                        </wps:wsp>
                        <wps:wsp>
                          <wps:cNvPr id="111" name="Straight Arrow Connector 111"/>
                          <wps:cNvCnPr/>
                          <wps:spPr>
                            <a:xfrm>
                              <a:off x="678426" y="102105"/>
                              <a:ext cx="0" cy="1485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15" name="Group 115"/>
                        <wpg:cNvGrpSpPr/>
                        <wpg:grpSpPr>
                          <a:xfrm>
                            <a:off x="1695236" y="4284323"/>
                            <a:ext cx="1569720" cy="759460"/>
                            <a:chOff x="0" y="0"/>
                            <a:chExt cx="1569720" cy="759460"/>
                          </a:xfrm>
                        </wpg:grpSpPr>
                        <wps:wsp>
                          <wps:cNvPr id="107" name="Rectangle 107"/>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Text Box 114"/>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36F" w:rsidRDefault="0087236F" w:rsidP="001D4D54">
                                <w:pPr>
                                  <w:pStyle w:val="ListParagraph"/>
                                  <w:numPr>
                                    <w:ilvl w:val="0"/>
                                    <w:numId w:val="31"/>
                                  </w:numPr>
                                  <w:tabs>
                                    <w:tab w:val="left" w:pos="3123"/>
                                  </w:tabs>
                                  <w:spacing w:after="160" w:line="259" w:lineRule="auto"/>
                                  <w:ind w:left="284"/>
                                  <w:jc w:val="both"/>
                                  <w:rPr>
                                    <w:rFonts w:ascii="Times New Roman" w:hAnsi="Times New Roman" w:cs="Times New Roman"/>
                                    <w:color w:val="000000" w:themeColor="text1"/>
                                    <w:sz w:val="24"/>
                                  </w:rPr>
                                </w:pPr>
                                <w:r w:rsidRPr="00EB7846">
                                  <w:rPr>
                                    <w:rFonts w:ascii="Times New Roman" w:hAnsi="Times New Roman" w:cs="Times New Roman"/>
                                    <w:color w:val="000000" w:themeColor="text1"/>
                                    <w:sz w:val="24"/>
                                  </w:rPr>
                                  <w:t>penyusunan materi</w:t>
                                </w:r>
                                <w:r>
                                  <w:rPr>
                                    <w:rFonts w:ascii="Times New Roman" w:hAnsi="Times New Roman" w:cs="Times New Roman"/>
                                    <w:color w:val="000000" w:themeColor="text1"/>
                                    <w:sz w:val="24"/>
                                  </w:rPr>
                                  <w:t>.</w:t>
                                </w:r>
                              </w:p>
                              <w:p w:rsidR="0087236F" w:rsidRDefault="0087236F" w:rsidP="001D4D54">
                                <w:pPr>
                                  <w:pStyle w:val="ListParagraph"/>
                                  <w:numPr>
                                    <w:ilvl w:val="0"/>
                                    <w:numId w:val="31"/>
                                  </w:numPr>
                                  <w:spacing w:after="160" w:line="259" w:lineRule="auto"/>
                                  <w:ind w:left="284"/>
                                </w:pPr>
                                <w:r w:rsidRPr="00EB7846">
                                  <w:rPr>
                                    <w:rFonts w:ascii="Times New Roman" w:hAnsi="Times New Roman" w:cs="Times New Roman"/>
                                    <w:color w:val="000000" w:themeColor="text1"/>
                                    <w:sz w:val="24"/>
                                  </w:rPr>
                                  <w:t>perancangan media video</w:t>
                                </w:r>
                                <w:r>
                                  <w:rPr>
                                    <w:rFonts w:ascii="Times New Roman" w:hAnsi="Times New Roman" w:cs="Times New Roman"/>
                                    <w:color w:val="000000" w:themeColor="text1"/>
                                    <w:sz w:val="24"/>
                                  </w:rPr>
                                  <w:t xml:space="preserve"> anim</w:t>
                                </w:r>
                                <w:r w:rsidRPr="00EB7846">
                                  <w:rPr>
                                    <w:rFonts w:ascii="Times New Roman" w:hAnsi="Times New Roman" w:cs="Times New Roman"/>
                                    <w:color w:val="000000" w:themeColor="text1"/>
                                    <w:sz w:val="24"/>
                                  </w:rPr>
                                  <w:t>asi</w:t>
                                </w:r>
                                <w:r>
                                  <w:rPr>
                                    <w:rFonts w:ascii="Times New Roman" w:hAnsi="Times New Roman" w:cs="Times New Roman"/>
                                    <w:color w:val="000000" w:themeColor="text1"/>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0" name="Group 120"/>
                        <wpg:cNvGrpSpPr/>
                        <wpg:grpSpPr>
                          <a:xfrm>
                            <a:off x="3041150" y="4027470"/>
                            <a:ext cx="866851" cy="250190"/>
                            <a:chOff x="0" y="0"/>
                            <a:chExt cx="682625" cy="250695"/>
                          </a:xfrm>
                        </wpg:grpSpPr>
                        <wps:wsp>
                          <wps:cNvPr id="121" name="Straight Connector 121"/>
                          <wps:cNvCnPr/>
                          <wps:spPr>
                            <a:xfrm>
                              <a:off x="0" y="0"/>
                              <a:ext cx="0" cy="128905"/>
                            </a:xfrm>
                            <a:prstGeom prst="line">
                              <a:avLst/>
                            </a:prstGeom>
                          </wps:spPr>
                          <wps:style>
                            <a:lnRef idx="2">
                              <a:schemeClr val="dk1"/>
                            </a:lnRef>
                            <a:fillRef idx="0">
                              <a:schemeClr val="dk1"/>
                            </a:fillRef>
                            <a:effectRef idx="1">
                              <a:schemeClr val="dk1"/>
                            </a:effectRef>
                            <a:fontRef idx="minor">
                              <a:schemeClr val="tx1"/>
                            </a:fontRef>
                          </wps:style>
                          <wps:bodyPr/>
                        </wps:wsp>
                        <wps:wsp>
                          <wps:cNvPr id="122" name="Straight Connector 122"/>
                          <wps:cNvCnPr/>
                          <wps:spPr>
                            <a:xfrm flipV="1">
                              <a:off x="0" y="113450"/>
                              <a:ext cx="682625" cy="3175"/>
                            </a:xfrm>
                            <a:prstGeom prst="line">
                              <a:avLst/>
                            </a:prstGeom>
                          </wps:spPr>
                          <wps:style>
                            <a:lnRef idx="2">
                              <a:schemeClr val="dk1"/>
                            </a:lnRef>
                            <a:fillRef idx="0">
                              <a:schemeClr val="dk1"/>
                            </a:fillRef>
                            <a:effectRef idx="1">
                              <a:schemeClr val="dk1"/>
                            </a:effectRef>
                            <a:fontRef idx="minor">
                              <a:schemeClr val="tx1"/>
                            </a:fontRef>
                          </wps:style>
                          <wps:bodyPr/>
                        </wps:wsp>
                        <wps:wsp>
                          <wps:cNvPr id="123" name="Straight Arrow Connector 123"/>
                          <wps:cNvCnPr/>
                          <wps:spPr>
                            <a:xfrm>
                              <a:off x="678426" y="102105"/>
                              <a:ext cx="0" cy="1485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24" name="Group 124"/>
                        <wpg:cNvGrpSpPr/>
                        <wpg:grpSpPr>
                          <a:xfrm>
                            <a:off x="3400746" y="4284323"/>
                            <a:ext cx="1288973" cy="1251437"/>
                            <a:chOff x="0" y="0"/>
                            <a:chExt cx="1569720" cy="759460"/>
                          </a:xfrm>
                        </wpg:grpSpPr>
                        <wps:wsp>
                          <wps:cNvPr id="125" name="Rectangle 125"/>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Text Box 126"/>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36F" w:rsidRPr="0079743B" w:rsidRDefault="0087236F" w:rsidP="001D4D54">
                                <w:pPr>
                                  <w:pStyle w:val="BalloonText"/>
                                  <w:numPr>
                                    <w:ilvl w:val="0"/>
                                    <w:numId w:val="32"/>
                                  </w:numPr>
                                  <w:ind w:left="284"/>
                                </w:pPr>
                                <w:r>
                                  <w:rPr>
                                    <w:rFonts w:ascii="Times New Roman" w:hAnsi="Times New Roman" w:cs="Times New Roman"/>
                                    <w:color w:val="000000" w:themeColor="text1"/>
                                    <w:sz w:val="24"/>
                                  </w:rPr>
                                  <w:t>Validator ahli media.</w:t>
                                </w:r>
                              </w:p>
                              <w:p w:rsidR="0087236F" w:rsidRPr="004C5303" w:rsidRDefault="0087236F" w:rsidP="001D4D54">
                                <w:pPr>
                                  <w:pStyle w:val="BalloonText"/>
                                  <w:numPr>
                                    <w:ilvl w:val="0"/>
                                    <w:numId w:val="32"/>
                                  </w:numPr>
                                  <w:ind w:left="284"/>
                                </w:pPr>
                                <w:r>
                                  <w:rPr>
                                    <w:rFonts w:ascii="Times New Roman" w:hAnsi="Times New Roman" w:cs="Times New Roman"/>
                                    <w:color w:val="000000" w:themeColor="text1"/>
                                    <w:sz w:val="24"/>
                                  </w:rPr>
                                  <w:t>Validator ahli materi.</w:t>
                                </w:r>
                              </w:p>
                              <w:p w:rsidR="0087236F" w:rsidRDefault="0087236F" w:rsidP="001D4D54">
                                <w:pPr>
                                  <w:pStyle w:val="BalloonText"/>
                                  <w:numPr>
                                    <w:ilvl w:val="0"/>
                                    <w:numId w:val="32"/>
                                  </w:numPr>
                                  <w:ind w:left="284"/>
                                </w:pPr>
                                <w:r>
                                  <w:rPr>
                                    <w:rFonts w:ascii="Times New Roman" w:hAnsi="Times New Roman" w:cs="Times New Roman"/>
                                    <w:color w:val="000000" w:themeColor="text1"/>
                                    <w:sz w:val="24"/>
                                  </w:rPr>
                                  <w:t>V</w:t>
                                </w:r>
                                <w:r w:rsidRPr="00EB7846">
                                  <w:rPr>
                                    <w:rFonts w:ascii="Times New Roman" w:hAnsi="Times New Roman" w:cs="Times New Roman"/>
                                    <w:color w:val="000000" w:themeColor="text1"/>
                                    <w:sz w:val="24"/>
                                  </w:rPr>
                                  <w:t>alidator ahli pembela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0" name="Group 150"/>
                        <wpg:cNvGrpSpPr/>
                        <wpg:grpSpPr>
                          <a:xfrm>
                            <a:off x="1684962" y="4017195"/>
                            <a:ext cx="3262589" cy="1728156"/>
                            <a:chOff x="0" y="0"/>
                            <a:chExt cx="3262589" cy="1728156"/>
                          </a:xfrm>
                        </wpg:grpSpPr>
                        <wps:wsp>
                          <wps:cNvPr id="128" name="Straight Connector 128"/>
                          <wps:cNvCnPr/>
                          <wps:spPr>
                            <a:xfrm>
                              <a:off x="2599361" y="0"/>
                              <a:ext cx="0" cy="140970"/>
                            </a:xfrm>
                            <a:prstGeom prst="line">
                              <a:avLst/>
                            </a:prstGeom>
                          </wps:spPr>
                          <wps:style>
                            <a:lnRef idx="2">
                              <a:schemeClr val="dk1"/>
                            </a:lnRef>
                            <a:fillRef idx="0">
                              <a:schemeClr val="dk1"/>
                            </a:fillRef>
                            <a:effectRef idx="1">
                              <a:schemeClr val="dk1"/>
                            </a:effectRef>
                            <a:fontRef idx="minor">
                              <a:schemeClr val="tx1"/>
                            </a:fontRef>
                          </wps:style>
                          <wps:bodyPr/>
                        </wps:wsp>
                        <wps:wsp>
                          <wps:cNvPr id="129" name="Straight Connector 129"/>
                          <wps:cNvCnPr/>
                          <wps:spPr>
                            <a:xfrm flipV="1">
                              <a:off x="2589087" y="123290"/>
                              <a:ext cx="659765" cy="2540"/>
                            </a:xfrm>
                            <a:prstGeom prst="line">
                              <a:avLst/>
                            </a:prstGeom>
                          </wps:spPr>
                          <wps:style>
                            <a:lnRef idx="2">
                              <a:schemeClr val="dk1"/>
                            </a:lnRef>
                            <a:fillRef idx="0">
                              <a:schemeClr val="dk1"/>
                            </a:fillRef>
                            <a:effectRef idx="1">
                              <a:schemeClr val="dk1"/>
                            </a:effectRef>
                            <a:fontRef idx="minor">
                              <a:schemeClr val="tx1"/>
                            </a:fontRef>
                          </wps:style>
                          <wps:bodyPr/>
                        </wps:wsp>
                        <wps:wsp>
                          <wps:cNvPr id="131" name="Straight Connector 131"/>
                          <wps:cNvCnPr/>
                          <wps:spPr>
                            <a:xfrm>
                              <a:off x="3256908" y="113016"/>
                              <a:ext cx="0" cy="1473200"/>
                            </a:xfrm>
                            <a:prstGeom prst="line">
                              <a:avLst/>
                            </a:prstGeom>
                          </wps:spPr>
                          <wps:style>
                            <a:lnRef idx="2">
                              <a:schemeClr val="dk1"/>
                            </a:lnRef>
                            <a:fillRef idx="0">
                              <a:schemeClr val="dk1"/>
                            </a:fillRef>
                            <a:effectRef idx="1">
                              <a:schemeClr val="dk1"/>
                            </a:effectRef>
                            <a:fontRef idx="minor">
                              <a:schemeClr val="tx1"/>
                            </a:fontRef>
                          </wps:style>
                          <wps:bodyPr/>
                        </wps:wsp>
                        <wps:wsp>
                          <wps:cNvPr id="132" name="Straight Connector 132"/>
                          <wps:cNvCnPr/>
                          <wps:spPr>
                            <a:xfrm flipH="1">
                              <a:off x="10274" y="1582221"/>
                              <a:ext cx="3252315" cy="1"/>
                            </a:xfrm>
                            <a:prstGeom prst="line">
                              <a:avLst/>
                            </a:prstGeom>
                          </wps:spPr>
                          <wps:style>
                            <a:lnRef idx="2">
                              <a:schemeClr val="dk1"/>
                            </a:lnRef>
                            <a:fillRef idx="0">
                              <a:schemeClr val="dk1"/>
                            </a:fillRef>
                            <a:effectRef idx="1">
                              <a:schemeClr val="dk1"/>
                            </a:effectRef>
                            <a:fontRef idx="minor">
                              <a:schemeClr val="tx1"/>
                            </a:fontRef>
                          </wps:style>
                          <wps:bodyPr/>
                        </wps:wsp>
                        <wps:wsp>
                          <wps:cNvPr id="133" name="Straight Arrow Connector 133"/>
                          <wps:cNvCnPr/>
                          <wps:spPr>
                            <a:xfrm>
                              <a:off x="0" y="1571946"/>
                              <a:ext cx="0" cy="1562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34" name="Group 134"/>
                        <wpg:cNvGrpSpPr/>
                        <wpg:grpSpPr>
                          <a:xfrm>
                            <a:off x="544530" y="5743254"/>
                            <a:ext cx="2313519" cy="333487"/>
                            <a:chOff x="0" y="0"/>
                            <a:chExt cx="1569720" cy="759460"/>
                          </a:xfrm>
                        </wpg:grpSpPr>
                        <wps:wsp>
                          <wps:cNvPr id="135" name="Rectangle 135"/>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Text Box 136"/>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36F" w:rsidRPr="003B5B1A" w:rsidRDefault="0087236F" w:rsidP="0087236F">
                                <w:pPr>
                                  <w:pStyle w:val="BalloonText"/>
                                  <w:jc w:val="both"/>
                                </w:pPr>
                                <w:r w:rsidRPr="00EB7846">
                                  <w:rPr>
                                    <w:rFonts w:ascii="Times New Roman" w:hAnsi="Times New Roman" w:cs="Times New Roman"/>
                                    <w:color w:val="000000" w:themeColor="text1"/>
                                    <w:sz w:val="24"/>
                                  </w:rPr>
                                  <w:t>Menerapkan media pembelajaran</w:t>
                                </w:r>
                                <w:r>
                                  <w:rPr>
                                    <w:rFonts w:ascii="Times New Roman" w:hAnsi="Times New Roman" w:cs="Times New Roman"/>
                                    <w:color w:val="000000" w:themeColor="text1"/>
                                    <w:sz w:val="24"/>
                                  </w:rPr>
                                  <w:t>.</w:t>
                                </w:r>
                              </w:p>
                              <w:p w:rsidR="0087236F" w:rsidRDefault="0087236F" w:rsidP="0087236F">
                                <w:pPr>
                                  <w:pStyle w:val="BalloonText"/>
                                  <w:ind w:left="-76"/>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9" name="Group 149"/>
                        <wpg:cNvGrpSpPr/>
                        <wpg:grpSpPr>
                          <a:xfrm>
                            <a:off x="4078840" y="4006921"/>
                            <a:ext cx="1426866" cy="1831794"/>
                            <a:chOff x="0" y="0"/>
                            <a:chExt cx="1426866" cy="1831794"/>
                          </a:xfrm>
                        </wpg:grpSpPr>
                        <wps:wsp>
                          <wps:cNvPr id="141" name="Straight Connector 141"/>
                          <wps:cNvCnPr/>
                          <wps:spPr>
                            <a:xfrm>
                              <a:off x="1426866" y="0"/>
                              <a:ext cx="0" cy="1678075"/>
                            </a:xfrm>
                            <a:prstGeom prst="line">
                              <a:avLst/>
                            </a:prstGeom>
                          </wps:spPr>
                          <wps:style>
                            <a:lnRef idx="2">
                              <a:schemeClr val="dk1"/>
                            </a:lnRef>
                            <a:fillRef idx="0">
                              <a:schemeClr val="dk1"/>
                            </a:fillRef>
                            <a:effectRef idx="1">
                              <a:schemeClr val="dk1"/>
                            </a:effectRef>
                            <a:fontRef idx="minor">
                              <a:schemeClr val="tx1"/>
                            </a:fontRef>
                          </wps:style>
                          <wps:bodyPr/>
                        </wps:wsp>
                        <wps:wsp>
                          <wps:cNvPr id="142" name="Straight Connector 142"/>
                          <wps:cNvCnPr/>
                          <wps:spPr>
                            <a:xfrm flipH="1">
                              <a:off x="0" y="1661328"/>
                              <a:ext cx="1424305" cy="0"/>
                            </a:xfrm>
                            <a:prstGeom prst="line">
                              <a:avLst/>
                            </a:prstGeom>
                          </wps:spPr>
                          <wps:style>
                            <a:lnRef idx="2">
                              <a:schemeClr val="dk1"/>
                            </a:lnRef>
                            <a:fillRef idx="0">
                              <a:schemeClr val="dk1"/>
                            </a:fillRef>
                            <a:effectRef idx="1">
                              <a:schemeClr val="dk1"/>
                            </a:effectRef>
                            <a:fontRef idx="minor">
                              <a:schemeClr val="tx1"/>
                            </a:fontRef>
                          </wps:style>
                          <wps:bodyPr/>
                        </wps:wsp>
                        <wps:wsp>
                          <wps:cNvPr id="143" name="Straight Arrow Connector 143"/>
                          <wps:cNvCnPr/>
                          <wps:spPr>
                            <a:xfrm>
                              <a:off x="0" y="1654629"/>
                              <a:ext cx="0" cy="1771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45" name="Group 145"/>
                        <wpg:cNvGrpSpPr/>
                        <wpg:grpSpPr>
                          <a:xfrm>
                            <a:off x="2979506" y="5866544"/>
                            <a:ext cx="2304015" cy="688340"/>
                            <a:chOff x="0" y="0"/>
                            <a:chExt cx="1569720" cy="759460"/>
                          </a:xfrm>
                        </wpg:grpSpPr>
                        <wps:wsp>
                          <wps:cNvPr id="146" name="Rectangle 146"/>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Text Box 147"/>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36F" w:rsidRDefault="0087236F" w:rsidP="0087236F">
                                <w:pPr>
                                  <w:pStyle w:val="BalloonText"/>
                                  <w:ind w:left="-76"/>
                                  <w:jc w:val="both"/>
                                </w:pPr>
                                <w:r w:rsidRPr="00EB7846">
                                  <w:rPr>
                                    <w:rFonts w:ascii="Times New Roman" w:hAnsi="Times New Roman" w:cs="Times New Roman"/>
                                    <w:color w:val="000000" w:themeColor="text1"/>
                                    <w:sz w:val="24"/>
                                  </w:rPr>
                                  <w:t>Tahapan evaluasi ini dilakukan untuk menentukan layak atau tidaknya media pembela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8" name="Straight Connector 148"/>
                        <wps:cNvCnPr/>
                        <wps:spPr>
                          <a:xfrm>
                            <a:off x="339047" y="6698750"/>
                            <a:ext cx="3739793" cy="0"/>
                          </a:xfrm>
                          <a:prstGeom prst="line">
                            <a:avLst/>
                          </a:prstGeom>
                        </wps:spPr>
                        <wps:style>
                          <a:lnRef idx="2">
                            <a:schemeClr val="dk1"/>
                          </a:lnRef>
                          <a:fillRef idx="0">
                            <a:schemeClr val="dk1"/>
                          </a:fillRef>
                          <a:effectRef idx="1">
                            <a:schemeClr val="dk1"/>
                          </a:effectRef>
                          <a:fontRef idx="minor">
                            <a:schemeClr val="tx1"/>
                          </a:fontRef>
                        </wps:style>
                        <wps:bodyPr/>
                      </wps:wsp>
                      <wps:wsp>
                        <wps:cNvPr id="151" name="Straight Connector 151"/>
                        <wps:cNvCnPr/>
                        <wps:spPr>
                          <a:xfrm>
                            <a:off x="339047" y="5619964"/>
                            <a:ext cx="0" cy="1081414"/>
                          </a:xfrm>
                          <a:prstGeom prst="line">
                            <a:avLst/>
                          </a:prstGeom>
                        </wps:spPr>
                        <wps:style>
                          <a:lnRef idx="2">
                            <a:schemeClr val="dk1"/>
                          </a:lnRef>
                          <a:fillRef idx="0">
                            <a:schemeClr val="dk1"/>
                          </a:fillRef>
                          <a:effectRef idx="1">
                            <a:schemeClr val="dk1"/>
                          </a:effectRef>
                          <a:fontRef idx="minor">
                            <a:schemeClr val="tx1"/>
                          </a:fontRef>
                        </wps:style>
                        <wps:bodyPr/>
                      </wps:wsp>
                      <wps:wsp>
                        <wps:cNvPr id="152" name="Straight Connector 152"/>
                        <wps:cNvCnPr/>
                        <wps:spPr>
                          <a:xfrm>
                            <a:off x="4078840" y="6554912"/>
                            <a:ext cx="0" cy="146485"/>
                          </a:xfrm>
                          <a:prstGeom prst="line">
                            <a:avLst/>
                          </a:prstGeom>
                        </wps:spPr>
                        <wps:style>
                          <a:lnRef idx="2">
                            <a:schemeClr val="dk1"/>
                          </a:lnRef>
                          <a:fillRef idx="0">
                            <a:schemeClr val="dk1"/>
                          </a:fillRef>
                          <a:effectRef idx="1">
                            <a:schemeClr val="dk1"/>
                          </a:effectRef>
                          <a:fontRef idx="minor">
                            <a:schemeClr val="tx1"/>
                          </a:fontRef>
                        </wps:style>
                        <wps:bodyPr/>
                      </wps:wsp>
                      <wps:wsp>
                        <wps:cNvPr id="153" name="Straight Arrow Connector 153"/>
                        <wps:cNvCnPr/>
                        <wps:spPr>
                          <a:xfrm>
                            <a:off x="2383604" y="6698750"/>
                            <a:ext cx="0" cy="209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8C42843" id="Group 154" o:spid="_x0000_s1026" style="position:absolute;left:0;text-align:left;margin-left:-37.6pt;margin-top:7.7pt;width:471.1pt;height:584.4pt;z-index:251660288;mso-width-relative:margin;mso-height-relative:margin" coordsize="59830,74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">
                <v:group id="Group 81" o:spid="_x0000_s1027" style="position:absolute;left:4109;width:55721;height:40117" coordsize="55721,4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69" o:spid="_x0000_s1028" style="position:absolute;left:513;width:53096;height:31261" coordsize="53096,31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 62" o:spid="_x0000_s1029" style="position:absolute;width:51223;height:25125" coordsize="51223,25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Group 61" o:spid="_x0000_s1030" style="position:absolute;width:49710;height:25125" coordsize="49710,25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rect id="Rectangle 4" o:spid="_x0000_s1031" style="position:absolute;top:2592;width:16852;height:8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87236F" w:rsidRPr="00A13685" w:rsidRDefault="0087236F" w:rsidP="0087236F">
                                <w:pPr>
                                  <w:spacing w:line="240" w:lineRule="auto"/>
                                  <w:jc w:val="center"/>
                                  <w:rPr>
                                    <w:rFonts w:ascii="Times New Roman" w:hAnsi="Times New Roman" w:cs="Times New Roman"/>
                                    <w:sz w:val="24"/>
                                    <w:szCs w:val="24"/>
                                  </w:rPr>
                                </w:pPr>
                                <w:r w:rsidRPr="00A13685">
                                  <w:rPr>
                                    <w:rFonts w:ascii="Times New Roman" w:hAnsi="Times New Roman" w:cs="Times New Roman"/>
                                    <w:sz w:val="24"/>
                                    <w:szCs w:val="24"/>
                                  </w:rPr>
                                  <w:t>Proses pembelajaran dikelas IV Sekolah Dasar Negeri 108306 Tanjung Garbus</w:t>
                                </w:r>
                              </w:p>
                            </w:txbxContent>
                          </v:textbox>
                        </v:rect>
                        <v:rect id="Rectangle 12" o:spid="_x0000_s1032" style="position:absolute;left:24984;width:20980;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87236F" w:rsidRPr="00A13685" w:rsidRDefault="0087236F" w:rsidP="0087236F">
                                <w:pPr>
                                  <w:spacing w:line="240" w:lineRule="auto"/>
                                  <w:jc w:val="both"/>
                                  <w:rPr>
                                    <w:rFonts w:ascii="Times New Roman" w:hAnsi="Times New Roman" w:cs="Times New Roman"/>
                                    <w:sz w:val="24"/>
                                    <w:szCs w:val="24"/>
                                  </w:rPr>
                                </w:pPr>
                                <w:r>
                                  <w:rPr>
                                    <w:rFonts w:ascii="Times New Roman" w:hAnsi="Times New Roman" w:cs="Times New Roman"/>
                                    <w:sz w:val="24"/>
                                  </w:rPr>
                                  <w:t>Proses pembelajaran tidak berjalan sesuai capaian yang mau di capai.</w:t>
                                </w:r>
                              </w:p>
                            </w:txbxContent>
                          </v:textbox>
                        </v:rect>
                        <v:rect id="Rectangle 21" o:spid="_x0000_s1033" style="position:absolute;left:24984;top:7272;width:20980;height:6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WcMA&#10;AADbAAAADwAAAGRycy9kb3ducmV2LnhtbESPQYvCMBSE74L/ITzBm6Z6EO0aZSmIi3uy1oO3R/O2&#10;Ldu8lCZb2/31RhA8DjPzDbPd96YWHbWusqxgMY9AEOdWV1woyC6H2RqE88gaa8ukYCAH+914tMVY&#10;2zufqUt9IQKEXYwKSu+bWEqXl2TQzW1DHLwf2xr0QbaF1C3eA9zUchlFK2mw4rBQYkNJSflv+mcU&#10;fA/Sd9l1tfnvkmrQ6S05nihRajrpPz9AeOr9O/xqf2kFywU8v4QfIH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FRWcMAAADbAAAADwAAAAAAAAAAAAAAAACYAgAAZHJzL2Rv&#10;d25yZXYueG1sUEsFBgAAAAAEAAQA9QAAAIgDAAAAAA==&#10;" fillcolor="white [3201]" strokecolor="black [3200]" strokeweight="2pt">
                          <v:textbox>
                            <w:txbxContent>
                              <w:p w:rsidR="0087236F" w:rsidRPr="00642264" w:rsidRDefault="0087236F" w:rsidP="0087236F">
                                <w:pPr>
                                  <w:spacing w:line="240" w:lineRule="auto"/>
                                  <w:jc w:val="both"/>
                                  <w:rPr>
                                    <w:rFonts w:ascii="Times New Roman" w:hAnsi="Times New Roman" w:cs="Times New Roman"/>
                                    <w:sz w:val="24"/>
                                  </w:rPr>
                                </w:pPr>
                                <w:r w:rsidRPr="00642264">
                                  <w:rPr>
                                    <w:rFonts w:ascii="Times New Roman" w:hAnsi="Times New Roman" w:cs="Times New Roman"/>
                                    <w:sz w:val="24"/>
                                  </w:rPr>
                                  <w:t>Hasil belajaran IPAS kelas IV SDN 108306 Tanjung Garbus rendah.</w:t>
                                </w:r>
                              </w:p>
                              <w:p w:rsidR="0087236F" w:rsidRPr="00A13685" w:rsidRDefault="0087236F" w:rsidP="0087236F">
                                <w:pPr>
                                  <w:spacing w:line="240" w:lineRule="auto"/>
                                  <w:jc w:val="both"/>
                                  <w:rPr>
                                    <w:rFonts w:ascii="Times New Roman" w:hAnsi="Times New Roman" w:cs="Times New Roman"/>
                                    <w:sz w:val="24"/>
                                    <w:szCs w:val="24"/>
                                  </w:rPr>
                                </w:pPr>
                              </w:p>
                            </w:txbxContent>
                          </v:textbox>
                        </v:rect>
                        <v:rect id="Rectangle 31" o:spid="_x0000_s1034" style="position:absolute;left:24984;top:14760;width:24726;height:4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hMMA&#10;AADbAAAADwAAAGRycy9kb3ducmV2LnhtbESPQYvCMBSE78L+h/AWvGmqgr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jHhMMAAADbAAAADwAAAAAAAAAAAAAAAACYAgAAZHJzL2Rv&#10;d25yZXYueG1sUEsFBgAAAAAEAAQA9QAAAIgDAAAAAA==&#10;" fillcolor="white [3201]" strokecolor="black [3200]" strokeweight="2pt">
                          <v:textbox>
                            <w:txbxContent>
                              <w:p w:rsidR="0087236F" w:rsidRPr="00101F36" w:rsidRDefault="0087236F" w:rsidP="0087236F">
                                <w:pPr>
                                  <w:spacing w:line="240" w:lineRule="auto"/>
                                  <w:jc w:val="both"/>
                                  <w:rPr>
                                    <w:rFonts w:ascii="Times New Roman" w:hAnsi="Times New Roman" w:cs="Times New Roman"/>
                                    <w:sz w:val="24"/>
                                  </w:rPr>
                                </w:pPr>
                                <w:r w:rsidRPr="00101F36">
                                  <w:rPr>
                                    <w:rFonts w:ascii="Times New Roman" w:hAnsi="Times New Roman" w:cs="Times New Roman"/>
                                    <w:sz w:val="24"/>
                                  </w:rPr>
                                  <w:t>Siswa merasa bosan dan jenuh ketika proses pembelajaran dimulai.</w:t>
                                </w:r>
                              </w:p>
                              <w:p w:rsidR="0087236F" w:rsidRPr="00A13685" w:rsidRDefault="0087236F" w:rsidP="0087236F">
                                <w:pPr>
                                  <w:spacing w:line="240" w:lineRule="auto"/>
                                  <w:jc w:val="both"/>
                                  <w:rPr>
                                    <w:rFonts w:ascii="Times New Roman" w:hAnsi="Times New Roman" w:cs="Times New Roman"/>
                                    <w:sz w:val="24"/>
                                    <w:szCs w:val="24"/>
                                  </w:rPr>
                                </w:pPr>
                              </w:p>
                            </w:txbxContent>
                          </v:textbox>
                        </v:rect>
                        <v:rect id="Rectangle 32" o:spid="_x0000_s1035" style="position:absolute;left:24984;top:20376;width:24003;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pZ88QA&#10;AADbAAAADwAAAGRycy9kb3ducmV2LnhtbESPzWrDMBCE74G8g9hCb7HcBEzqRgnFEBLaU1z30Nti&#10;bW1Ta2UsxT99+qoQyHGYmW+Y3WEyrRiod41lBU9RDIK4tLrhSkHxcVxtQTiPrLG1TApmcnDYLxc7&#10;TLUd+UJD7isRIOxSVFB736VSurImgy6yHXHwvm1v0AfZV1L3OAa4aeU6jhNpsOGwUGNHWU3lT341&#10;Ct5n6YfiM3n+HbJm1vlXdnqjTKnHh+n1BYSnyd/Dt/ZZK9is4f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6WfPEAAAA2wAAAA8AAAAAAAAAAAAAAAAAmAIAAGRycy9k&#10;b3ducmV2LnhtbFBLBQYAAAAABAAEAPUAAACJAwAAAAA=&#10;" fillcolor="white [3201]" strokecolor="black [3200]" strokeweight="2pt">
                          <v:textbox>
                            <w:txbxContent>
                              <w:p w:rsidR="0087236F" w:rsidRPr="000B4F8D" w:rsidRDefault="0087236F" w:rsidP="0087236F">
                                <w:pPr>
                                  <w:spacing w:line="240" w:lineRule="auto"/>
                                  <w:jc w:val="both"/>
                                  <w:rPr>
                                    <w:rFonts w:ascii="Times New Roman" w:hAnsi="Times New Roman" w:cs="Times New Roman"/>
                                    <w:sz w:val="24"/>
                                  </w:rPr>
                                </w:pPr>
                                <w:r w:rsidRPr="000B4F8D">
                                  <w:rPr>
                                    <w:rFonts w:ascii="Times New Roman" w:hAnsi="Times New Roman" w:cs="Times New Roman"/>
                                    <w:sz w:val="24"/>
                                  </w:rPr>
                                  <w:t>Kurangnya pemanfaatan media pembelajaran.</w:t>
                                </w:r>
                              </w:p>
                              <w:p w:rsidR="0087236F" w:rsidRPr="00A13685" w:rsidRDefault="0087236F" w:rsidP="0087236F">
                                <w:pPr>
                                  <w:spacing w:line="240" w:lineRule="auto"/>
                                  <w:jc w:val="both"/>
                                  <w:rPr>
                                    <w:rFonts w:ascii="Times New Roman" w:hAnsi="Times New Roman" w:cs="Times New Roman"/>
                                    <w:sz w:val="24"/>
                                    <w:szCs w:val="24"/>
                                  </w:rPr>
                                </w:pPr>
                              </w:p>
                            </w:txbxContent>
                          </v:textbox>
                        </v:rect>
                        <v:shapetype id="_x0000_t32" coordsize="21600,21600" o:spt="32" o:oned="t" path="m,l21600,21600e" filled="f">
                          <v:path arrowok="t" fillok="f" o:connecttype="none"/>
                          <o:lock v:ext="edit" shapetype="t"/>
                        </v:shapetype>
                        <v:shape id="Straight Arrow Connector 33" o:spid="_x0000_s1036" type="#_x0000_t32" style="position:absolute;left:16848;top:2592;width:8108;height:42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D1GMUAAADbAAAADwAAAGRycy9kb3ducmV2LnhtbESPQWvCQBSE74L/YXlCL0U3ViiSuglq&#10;KfVgFW2h10f2uQlm38bs1sR/3y0UPA4z8w2zyHtbiyu1vnKsYDpJQBAXTldsFHx9vo3nIHxA1lg7&#10;JgU38pBnw8ECU+06PtD1GIyIEPYpKihDaFIpfVGSRT9xDXH0Tq61GKJsjdQtdhFua/mUJM/SYsVx&#10;ocSG1iUV5+OPVWDeu+VpbV+n+6353j3e8PKxkhelHkb98gVEoD7cw//tjVYwm8Hfl/gDZP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D1GMUAAADbAAAADwAAAAAAAAAA&#10;AAAAAAChAgAAZHJzL2Rvd25yZXYueG1sUEsFBgAAAAAEAAQA+QAAAJMDAAAAAA==&#10;" strokecolor="black [3200]" strokeweight="2pt">
                          <v:stroke endarrow="open"/>
                          <v:shadow on="t" color="black" opacity="24903f" origin=",.5" offset="0,.55556mm"/>
                        </v:shape>
                        <v:shape id="Straight Arrow Connector 34" o:spid="_x0000_s1037" type="#_x0000_t32" style="position:absolute;left:16848;top:6840;width:8109;height:34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3VXsMAAADbAAAADwAAAGRycy9kb3ducmV2LnhtbESPQWvCQBSE74X+h+UVvDWbqkh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N1V7DAAAA2wAAAA8AAAAAAAAAAAAA&#10;AAAAoQIAAGRycy9kb3ducmV2LnhtbFBLBQYAAAAABAAEAPkAAACRAwAAAAA=&#10;" strokecolor="black [3200]" strokeweight="2pt">
                          <v:stroke endarrow="open"/>
                          <v:shadow on="t" color="black" opacity="24903f" origin=",.5" offset="0,.55556mm"/>
                        </v:shape>
                        <v:shape id="Straight Arrow Connector 35" o:spid="_x0000_s1038" type="#_x0000_t32" style="position:absolute;left:16848;top:6840;width:8108;height:10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FwxcMAAADbAAAADwAAAGRycy9kb3ducmV2LnhtbESPQWvCQBSE74X+h+UVvDWbKkp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BcMXDAAAA2wAAAA8AAAAAAAAAAAAA&#10;AAAAoQIAAGRycy9kb3ducmV2LnhtbFBLBQYAAAAABAAEAPkAAACRAwAAAAA=&#10;" strokecolor="black [3200]" strokeweight="2pt">
                          <v:stroke endarrow="open"/>
                          <v:shadow on="t" color="black" opacity="24903f" origin=",.5" offset="0,.55556mm"/>
                        </v:shape>
                        <v:shape id="Straight Arrow Connector 36" o:spid="_x0000_s1039" type="#_x0000_t32" style="position:absolute;left:16848;top:6912;width:8134;height:160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PussIAAADbAAAADwAAAGRycy9kb3ducmV2LnhtbESPQWvCQBSE70L/w/IKvZmNFoJEVxFp&#10;MfWmtnh97D6TaPZtyG5j+u+7guBxmJlvmMVqsI3oqfO1YwWTJAVBrJ2puVTwffwcz0D4gGywcUwK&#10;/sjDavkyWmBu3I331B9CKSKEfY4KqhDaXEqvK7LoE9cSR+/sOoshyq6UpsNbhNtGTtM0kxZrjgsV&#10;trSpSF8Pv1YBngp9uRbZVp+adfGle/zY/OyUensd1nMQgYbwDD/ahVHwnsH9S/wB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1PussIAAADbAAAADwAAAAAAAAAAAAAA&#10;AAChAgAAZHJzL2Rvd25yZXYueG1sUEsFBgAAAAAEAAQA+QAAAJADAAAAAA==&#10;" strokecolor="black [3200]" strokeweight="2pt">
                          <v:stroke endarrow="open"/>
                          <v:shadow on="t" color="black" opacity="24903f" origin=",.5" offset="0,.55556mm"/>
                        </v:shape>
                      </v:group>
                      <v:group id="Group 54" o:spid="_x0000_s1040" style="position:absolute;left:45864;top:3096;width:5359;height:19864" coordsize="5363,24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49" o:spid="_x0000_s1041" type="#_x0000_t86" style="position:absolute;left:4833;width:451;height:243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4vV8YA&#10;AADbAAAADwAAAGRycy9kb3ducmV2LnhtbESPT2vCQBTE74V+h+UJXopuKiFomo2U0ELxUuufg7dH&#10;9jUJZt+m2a3GfnpXEHocZuY3TLYcTCtO1LvGsoLnaQSCuLS64UrBbvs+mYNwHllja5kUXMjBMn98&#10;yDDV9sxfdNr4SgQIuxQV1N53qZSurMmgm9qOOHjftjfog+wrqXs8B7hp5SyKEmmw4bBQY0dFTeVx&#10;82sUaOnXcVIdPotku397wuan+ItXSo1Hw+sLCE+D/w/f2x9aQbyA25fwA2R+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4vV8YAAADbAAAADwAAAAAAAAAAAAAAAACYAgAAZHJz&#10;L2Rvd25yZXYueG1sUEsFBgAAAAAEAAQA9QAAAIsDAAAAAA==&#10;" adj="33" strokecolor="black [3200]" strokeweight="2pt">
                          <v:shadow on="t" color="black" opacity="24903f" origin=",.5" offset="0,.55556mm"/>
                        </v:shape>
                        <v:line id="Straight Connector 50" o:spid="_x0000_s1042" style="position:absolute;visibility:visible;mso-wrap-style:square" from="0,0" to="52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Kx3MEAAADbAAAADwAAAGRycy9kb3ducmV2LnhtbERP3WrCMBS+H+wdwhF2N1MLilajiDBx&#10;Iky7PcCxOWvDmpOSRK1vby6EXX58/4tVb1txJR+MYwWjYQaCuHLacK3g5/vjfQoiRGSNrWNScKcA&#10;q+XrywIL7W58omsZa5FCOBSooImxK6QMVUMWw9B1xIn7dd5iTNDXUnu8pXDbyjzLJtKi4dTQYEeb&#10;hqq/8mIVmPOp3ee7zy9vytloGsfbw+aYK/U26NdzEJH6+C9+undawTitT1/SD5D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ErHcwQAAANsAAAAPAAAAAAAAAAAAAAAA&#10;AKECAABkcnMvZG93bnJldi54bWxQSwUGAAAAAAQABAD5AAAAjwMAAAAA&#10;" strokecolor="black [3200]" strokeweight="2pt">
                          <v:shadow on="t" color="black" opacity="24903f" origin=",.5" offset="0,.55556mm"/>
                        </v:line>
                        <v:line id="Straight Connector 51" o:spid="_x0000_s1043" style="position:absolute;visibility:visible;mso-wrap-style:square" from="80,8902" to="5363,8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4UR8QAAADbAAAADwAAAGRycy9kb3ducmV2LnhtbESPUWvCMBSF34X9h3AHe5tpCw5XjSKC&#10;4sZg2vkDrs21DTY3Jcm0+/fLYODj4ZzzHc58OdhOXMkH41hBPs5AENdOG24UHL82z1MQISJr7ByT&#10;gh8KsFw8jOZYanfjA12r2IgE4VCigjbGvpQy1C1ZDGPXEyfv7LzFmKRvpPZ4S3DbySLLXqRFw2mh&#10;xZ7WLdWX6tsqMKdD917s3j69qV7zaZxsP9b7Qqmnx2E1AxFpiPfwf3unFUxy+PuSfo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hRHxAAAANsAAAAPAAAAAAAAAAAA&#10;AAAAAKECAABkcnMvZG93bnJldi54bWxQSwUGAAAAAAQABAD5AAAAkgMAAAAA&#10;" strokecolor="black [3200]" strokeweight="2pt">
                          <v:shadow on="t" color="black" opacity="24903f" origin=",.5" offset="0,.55556mm"/>
                        </v:line>
                        <v:line id="Straight Connector 52" o:spid="_x0000_s1044" style="position:absolute;visibility:visible;mso-wrap-style:square" from="3665,17280" to="5323,17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yKMMQAAADbAAAADwAAAGRycy9kb3ducmV2LnhtbESP0WoCMRRE3wv9h3ALvmnWBYvdGqUI&#10;ihZB3fYDbje3u6GbmyWJuv69EYQ+DjNzhpktetuKM/lgHCsYjzIQxJXThmsF31+r4RREiMgaW8ek&#10;4EoBFvPnpxkW2l34SOcy1iJBOBSooImxK6QMVUMWw8h1xMn7dd5iTNLXUnu8JLhtZZ5lr9Ki4bTQ&#10;YEfLhqq/8mQVmJ9j+5lvtntvyrfxNE7Wu+UhV2rw0n+8g4jUx//wo73RCiY53L+kHy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jIowxAAAANsAAAAPAAAAAAAAAAAA&#10;AAAAAKECAABkcnMvZG93bnJldi54bWxQSwUGAAAAAAQABAD5AAAAkgMAAAAA&#10;" strokecolor="black [3200]" strokeweight="2pt">
                          <v:shadow on="t" color="black" opacity="24903f" origin=",.5" offset="0,.55556mm"/>
                        </v:line>
                        <v:line id="Straight Connector 53" o:spid="_x0000_s1045" style="position:absolute;visibility:visible;mso-wrap-style:square" from="3021,24370" to="5283,24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Avq8QAAADbAAAADwAAAGRycy9kb3ducmV2LnhtbESP0WoCMRRE3wv+Q7iFvmnWLRa7NYoI&#10;LSoFddsPuN3c7oZubpYk6vr3RhD6OMzMGWa26G0rTuSDcaxgPMpAEFdOG64VfH+9D6cgQkTW2Dom&#10;BRcKsJgPHmZYaHfmA53KWIsE4VCggibGrpAyVA1ZDCPXESfv13mLMUlfS+3xnOC2lXmWvUiLhtNC&#10;gx2tGqr+yqNVYH4O7TZfb3belK/jaZx8fK72uVJPj/3yDUSkPv6H7+21VjB5htuX9AP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C+rxAAAANsAAAAPAAAAAAAAAAAA&#10;AAAAAKECAABkcnMvZG93bnJldi54bWxQSwUGAAAAAAQABAD5AAAAkgMAAAAA&#10;" strokecolor="black [3200]" strokeweight="2pt">
                          <v:shadow on="t" color="black" opacity="24903f" origin=",.5" offset="0,.55556mm"/>
                        </v:line>
                      </v:group>
                    </v:group>
                    <v:rect id="Rectangle 59" o:spid="_x0000_s1046" style="position:absolute;left:762;top:25717;width:48888;height:5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EuIsQA&#10;AADbAAAADwAAAGRycy9kb3ducmV2LnhtbESPzWrDMBCE74G8g9hAb4ncQE3sRAnFEFraU133kNti&#10;bWwTa2Us1T99+qpQyHGYmW+Yw2kyrRiod41lBY+bCARxaXXDlYLi87zegXAeWWNrmRTM5OB0XC4O&#10;mGo78gcNua9EgLBLUUHtfZdK6cqaDLqN7YiDd7W9QR9kX0nd4xjgppXbKIqlwYbDQo0dZTWVt/zb&#10;KHifpR+Krzj5GbJm1vkle3mjTKmH1fS8B+Fp8vfwf/tVK3hK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BLiLEAAAA2wAAAA8AAAAAAAAAAAAAAAAAmAIAAGRycy9k&#10;b3ducmV2LnhtbFBLBQYAAAAABAAEAPUAAACJAwAAAAA=&#10;" fillcolor="white [3201]" strokecolor="black [3200]" strokeweight="2pt">
                      <v:textbox>
                        <w:txbxContent>
                          <w:p w:rsidR="0087236F" w:rsidRPr="00346C82" w:rsidRDefault="0087236F" w:rsidP="0087236F">
                            <w:pPr>
                              <w:spacing w:line="240" w:lineRule="auto"/>
                              <w:jc w:val="both"/>
                              <w:rPr>
                                <w:rFonts w:ascii="Times New Roman" w:hAnsi="Times New Roman" w:cs="Times New Roman"/>
                                <w:sz w:val="24"/>
                              </w:rPr>
                            </w:pPr>
                            <w:r>
                              <w:rPr>
                                <w:rFonts w:ascii="Times New Roman" w:hAnsi="Times New Roman" w:cs="Times New Roman"/>
                                <w:sz w:val="24"/>
                              </w:rPr>
                              <w:t xml:space="preserve">Pengembangan Media Pembelajaran Video Animasi Interaktif Berbantuan Aplikasi </w:t>
                            </w:r>
                            <w:r w:rsidRPr="00BC0DD8">
                              <w:rPr>
                                <w:rFonts w:ascii="Times New Roman" w:hAnsi="Times New Roman" w:cs="Times New Roman"/>
                                <w:i/>
                                <w:iCs/>
                                <w:sz w:val="24"/>
                              </w:rPr>
                              <w:t xml:space="preserve">Canva </w:t>
                            </w:r>
                            <w:r>
                              <w:rPr>
                                <w:rFonts w:ascii="Times New Roman" w:hAnsi="Times New Roman" w:cs="Times New Roman"/>
                                <w:sz w:val="24"/>
                              </w:rPr>
                              <w:t>pada pelajaran IPAS Materi Norma Adat Istiadat Daerahku</w:t>
                            </w:r>
                          </w:p>
                          <w:p w:rsidR="0087236F" w:rsidRPr="00A13685" w:rsidRDefault="0087236F" w:rsidP="0087236F">
                            <w:pPr>
                              <w:spacing w:line="240" w:lineRule="auto"/>
                              <w:jc w:val="both"/>
                              <w:rPr>
                                <w:rFonts w:ascii="Times New Roman" w:hAnsi="Times New Roman" w:cs="Times New Roman"/>
                                <w:sz w:val="24"/>
                                <w:szCs w:val="24"/>
                              </w:rPr>
                            </w:pPr>
                          </w:p>
                        </w:txbxContent>
                      </v:textbox>
                    </v:rect>
                    <v:group id="Group 66" o:spid="_x0000_s1047" style="position:absolute;left:50006;top:12668;width:3090;height:15545" coordsize="3089,155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Right Bracket 63" o:spid="_x0000_s1048" type="#_x0000_t86" style="position:absolute;left:2359;width:730;height:15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bWOMUA&#10;AADbAAAADwAAAGRycy9kb3ducmV2LnhtbESPQWvCQBSE74X+h+UVvDUbUwiSZpUqiEWL0LQXb8/s&#10;axLMvg3ZNcb++m5B8DjMzDdMvhhNKwbqXWNZwTSKQRCXVjdcKfj+Wj/PQDiPrLG1TAqu5GAxf3zI&#10;MdP2wp80FL4SAcIuQwW1910mpStrMugi2xEH78f2Bn2QfSV1j5cAN61M4jiVBhsOCzV2tKqpPBVn&#10;o+DYLavddioHufv9OOw3fJ0l1Cg1eRrfXkF4Gv09fGu/awXpC/x/C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Y4xQAAANsAAAAPAAAAAAAAAAAAAAAAAJgCAABkcnMv&#10;ZG93bnJldi54bWxQSwUGAAAAAAQABAD1AAAAigMAAAAA&#10;" adj="85" strokecolor="black [3200]" strokeweight="2pt">
                        <v:shadow on="t" color="black" opacity="24903f" origin=",.5" offset="0,.55556mm"/>
                      </v:shape>
                      <v:line id="Straight Connector 64" o:spid="_x0000_s1049" style="position:absolute;visibility:visible;mso-wrap-style:square" from="1204,0" to="24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V9YsQAAADbAAAADwAAAGRycy9kb3ducmV2LnhtbESP0WoCMRRE3wv+Q7iFvmnWpYrdGkWE&#10;FhWhddsPuN3c7oZubpYk6vr3RhD6OMzMGWa+7G0rTuSDcaxgPMpAEFdOG64VfH+9DWcgQkTW2Dom&#10;BRcKsFwMHuZYaHfmA53KWIsE4VCggibGrpAyVA1ZDCPXESfv13mLMUlfS+3xnOC2lXmWTaVFw2mh&#10;wY7WDVV/5dEqMD+Hdpdvth/elC/jWZy879efuVJPj/3qFUSkPv6H7+2NVjB9htuX9APk4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X1ixAAAANsAAAAPAAAAAAAAAAAA&#10;AAAAAKECAABkcnMvZG93bnJldi54bWxQSwUGAAAAAAQABAD5AAAAkgMAAAAA&#10;" strokecolor="black [3200]" strokeweight="2pt">
                        <v:shadow on="t" color="black" opacity="24903f" origin=",.5" offset="0,.55556mm"/>
                      </v:line>
                      <v:shape id="Straight Arrow Connector 65" o:spid="_x0000_s1050" type="#_x0000_t32" style="position:absolute;top:15534;width:2452;height: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bn6sYAAADbAAAADwAAAGRycy9kb3ducmV2LnhtbESPT2vCQBTE7wW/w/KEXkQ3FiqSugn+&#10;QdpDq2gLvT6yz00w+zZmtyZ++25B6HGYmd8wi7y3tbhS6yvHCqaTBARx4XTFRsHX53Y8B+EDssba&#10;MSm4kYc8GzwsMNWu4wNdj8GICGGfooIyhCaV0hclWfQT1xBH7+RaiyHK1kjdYhfhtpZPSTKTFiuO&#10;CyU2tC6pOB9/rALz2i1Pa7uZ7t/N9250w8vHSl6Uehz2yxcQgfrwH76337SC2TP8fYk/QG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G5+rGAAAA2wAAAA8AAAAAAAAA&#10;AAAAAAAAoQIAAGRycy9kb3ducmV2LnhtbFBLBQYAAAAABAAEAPkAAACUAwAAAAA=&#10;" strokecolor="black [3200]" strokeweight="2pt">
                        <v:stroke endarrow="open"/>
                        <v:shadow on="t" color="black" opacity="24903f" origin=",.5" offset="0,.55556mm"/>
                      </v:shape>
                    </v:group>
                  </v:group>
                  <v:group id="Group 80" o:spid="_x0000_s1051" style="position:absolute;top:31233;width:55721;height:8887" coordsize="55721,88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group id="Group 74" o:spid="_x0000_s1052" style="position:absolute;top:4315;width:55721;height:4572" coordsize="55721,4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rect id="Rectangle 68" o:spid="_x0000_s1053" style="position:absolute;width:8953;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BBL8A&#10;AADbAAAADwAAAGRycy9kb3ducmV2LnhtbERPTYvCMBC9L/gfwgje1lQPZbcaRQqi6Gm7evA2NGNb&#10;bCalibX115uD4PHxvpfr3tSio9ZVlhXMphEI4tzqigsFp//t9w8I55E11pZJwUAO1qvR1xITbR/8&#10;R13mCxFC2CWooPS+SaR0eUkG3dQ2xIG72tagD7AtpG7xEcJNLedRFEuDFYeGEhtKS8pv2d0oOA7S&#10;d6dz/Pvs0mrQ2SXdHShVajLuNwsQnnr/Eb/de60gDmPDl/A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YUEEvwAAANsAAAAPAAAAAAAAAAAAAAAAAJgCAABkcnMvZG93bnJl&#10;di54bWxQSwUGAAAAAAQABAD1AAAAhAMAAAAA&#10;" fillcolor="white [3201]" strokecolor="black [3200]" strokeweight="2pt">
                        <v:textbo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ysis</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isis)</w:t>
                              </w:r>
                            </w:p>
                          </w:txbxContent>
                        </v:textbox>
                      </v:rect>
                      <v:rect id="Rectangle 70" o:spid="_x0000_s1054" style="position:absolute;left:9810;width:990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7b38AA&#10;AADbAAAADwAAAGRycy9kb3ducmV2LnhtbERPTYvCMBC9L/gfwgje1lQPrlajSEEU97RVD96GZmyL&#10;zaQ0sbb+enNY8Ph436tNZyrRUuNKywom4wgEcWZ1ybmC82n3PQfhPLLGyjIp6MnBZj34WmGs7ZP/&#10;qE19LkIIuxgVFN7XsZQuK8igG9uaOHA32xj0ATa51A0+Q7ip5DSKZtJgyaGhwJqSgrJ7+jAKfnvp&#10;2/Nltni1Sdnr9Jrsj5QoNRp22yUIT53/iP/dB63gJ6wPX8IP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87b38AAAADbAAAADwAAAAAAAAAAAAAAAACYAgAAZHJzL2Rvd25y&#10;ZXYueG1sUEsFBgAAAAAEAAQA9QAAAIUDAAAAAA==&#10;" fillcolor="white [3201]" strokecolor="black [3200]" strokeweight="2pt">
                        <v:textbo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encanaa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sign)</w:t>
                              </w:r>
                            </w:p>
                          </w:txbxContent>
                        </v:textbox>
                      </v:rect>
                      <v:rect id="Rectangle 71" o:spid="_x0000_s1055" style="position:absolute;left:20574;width:1209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J+RMMA&#10;AADbAAAADwAAAGRycy9kb3ducmV2LnhtbESPQYvCMBSE7wv+h/AEb2uqB9etRpGCKHrarh68PZpn&#10;W2xeShNr6683Cwseh5n5hlmuO1OJlhpXWlYwGUcgiDOrS84VnH63n3MQziNrrCyTgp4crFeDjyXG&#10;2j74h9rU5yJA2MWooPC+jqV0WUEG3djWxMG72sagD7LJpW7wEeCmktMomkmDJYeFAmtKCspu6d0o&#10;OPbSt6fz7PvZJmWv00uyO1Ci1GjYbRYgPHX+Hf5v77WCrwn8fQk/QK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J+RMMAAADbAAAADwAAAAAAAAAAAAAAAACYAgAAZHJzL2Rv&#10;d25yZXYueG1sUEsFBgAAAAAEAAQA9QAAAIgDAAAAAA==&#10;" fillcolor="white [3201]" strokecolor="black [3200]" strokeweight="2pt">
                        <v:textbo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embanga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velopment)</w:t>
                              </w:r>
                            </w:p>
                          </w:txbxContent>
                        </v:textbox>
                      </v:rect>
                      <v:rect id="Rectangle 72" o:spid="_x0000_s1056" style="position:absolute;left:33432;width:12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DgM8MA&#10;AADbAAAADwAAAGRycy9kb3ducmV2LnhtbESPT4vCMBTE7wt+h/AEb2uqB/90jbIURNHTVj14ezRv&#10;27LNS2libf30RljwOMzMb5jVpjOVaKlxpWUFk3EEgjizuuRcwfm0/VyAcB5ZY2WZFPTkYLMefKww&#10;1vbOP9SmPhcBwi5GBYX3dSylywoy6Ma2Jg7er20M+iCbXOoG7wFuKjmNopk0WHJYKLCmpKDsL70Z&#10;Bcde+vZ8mS0fbVL2Or0muwMlSo2G3fcXCE+df4f/23utYD6F15fw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DgM8MAAADbAAAADwAAAAAAAAAAAAAAAACYAgAAZHJzL2Rv&#10;d25yZXYueG1sUEsFBgAAAAAEAAQA9QAAAIgDAAAAAA==&#10;" fillcolor="white [3201]" strokecolor="black [3200]" strokeweight="2pt">
                        <v:textbo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mplementatio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erapan)</w:t>
                              </w:r>
                            </w:p>
                          </w:txbxContent>
                        </v:textbox>
                      </v:rect>
                      <v:rect id="Rectangle 73" o:spid="_x0000_s1057" style="position:absolute;left:46482;width:923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xFqMUA&#10;AADbAAAADwAAAGRycy9kb3ducmV2LnhtbESPT2vCQBTE70K/w/IKvenGFqJGVymB0tKejPHg7ZF9&#10;JsHs25Dd5k8/fbdQ8DjMzG+Y3WE0jeipc7VlBctFBIK4sLrmUkF+epuvQTiPrLGxTAomcnDYP8x2&#10;mGg78JH6zJciQNglqKDyvk2kdEVFBt3CtsTBu9rOoA+yK6XucAhw08jnKIqlwZrDQoUtpRUVt+zb&#10;KPiapO/zc7z56dN60tklff+kVKmnx/F1C8LT6O/h//aHVrB6gb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HEWoxQAAANsAAAAPAAAAAAAAAAAAAAAAAJgCAABkcnMv&#10;ZG93bnJldi54bWxQSwUGAAAAAAQABAD1AAAAigMAAAAA&#10;" fillcolor="white [3201]" strokecolor="black [3200]" strokeweight="2pt">
                        <v:textbox>
                          <w:txbxContent>
                            <w:p w:rsidR="0087236F"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tion</w:t>
                              </w:r>
                            </w:p>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si)</w:t>
                              </w:r>
                            </w:p>
                          </w:txbxContent>
                        </v:textbox>
                      </v:rect>
                    </v:group>
                    <v:shape id="Straight Arrow Connector 75" o:spid="_x0000_s1058" type="#_x0000_t32" style="position:absolute;left:5034;width:21050;height:38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9xN8UAAADbAAAADwAAAGRycy9kb3ducmV2LnhtbESPQWvCQBSE74L/YXmCF6kbC9WSuopa&#10;pD1US9NCr4/scxPMvo3ZrYn/visIHoeZ+YaZLztbiTM1vnSsYDJOQBDnTpdsFPx8bx+eQfiArLFy&#10;TAou5GG56PfmmGrX8heds2BEhLBPUUERQp1K6fOCLPqxq4mjd3CNxRBlY6RusI1wW8nHJJlKiyXH&#10;hQJr2hSUH7M/q8C8tavDxr5OPj/M7350wdNuLU9KDQfd6gVEoC7cw7f2u1Ywe4Lrl/gD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9xN8UAAADbAAAADwAAAAAAAAAA&#10;AAAAAAChAgAAZHJzL2Rvd25yZXYueG1sUEsFBgAAAAAEAAQA+QAAAJMDAAAAAA==&#10;" strokecolor="black [3200]" strokeweight="2pt">
                      <v:stroke endarrow="open"/>
                      <v:shadow on="t" color="black" opacity="24903f" origin=",.5" offset="0,.55556mm"/>
                    </v:shape>
                    <v:shape id="Straight Arrow Connector 76" o:spid="_x0000_s1059" type="#_x0000_t32" style="position:absolute;left:15822;width:10287;height:4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3vQMUAAADbAAAADwAAAGRycy9kb3ducmV2LnhtbESPQWvCQBSE74L/YXlCL0U39mAldRPU&#10;UurBKtpCr4/scxPMvo3ZrYn/vlsoeBxm5htmkfe2FldqfeVYwXSSgCAunK7YKPj6fBvPQfiArLF2&#10;TApu5CHPhoMFptp1fKDrMRgRIexTVFCG0KRS+qIki37iGuLonVxrMUTZGqlb7CLc1vIpSWbSYsVx&#10;ocSG1iUV5+OPVWDeu+VpbV+n+6353j3e8PKxkhelHkb98gVEoD7cw//tjVbwPIO/L/EHy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83vQMUAAADbAAAADwAAAAAAAAAA&#10;AAAAAAChAgAAZHJzL2Rvd25yZXYueG1sUEsFBgAAAAAEAAQA+QAAAJMDAAAAAA==&#10;" strokecolor="black [3200]" strokeweight="2pt">
                      <v:stroke endarrow="open"/>
                      <v:shadow on="t" color="black" opacity="24903f" origin=",.5" offset="0,.55556mm"/>
                    </v:shape>
                    <v:shape id="Straight Arrow Connector 77" o:spid="_x0000_s1060" type="#_x0000_t32" style="position:absolute;left:25993;width:0;height:4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Xy6cIAAADbAAAADwAAAGRycy9kb3ducmV2LnhtbESPQYvCMBSE7wv+h/AEb2uqB5VqFBFl&#10;qzfdFa+P5NlWm5fSZGv3328EweMwM98wi1VnK9FS40vHCkbDBASxdqbkXMHP9+5zBsIHZIOVY1Lw&#10;Rx5Wy97HAlPjHnyk9hRyESHsU1RQhFCnUnpdkEU/dDVx9K6usRiibHJpGnxEuK3kOEkm0mLJcaHA&#10;mjYF6fvp1yrAS6Zv92zypS/VOtvrFreb80GpQb9bz0EE6sI7/GpnRsF0Cs8v8QfI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nXy6cIAAADbAAAADwAAAAAAAAAAAAAA&#10;AAChAgAAZHJzL2Rvd25yZXYueG1sUEsFBgAAAAAEAAQA+QAAAJADAAAAAA==&#10;" strokecolor="black [3200]" strokeweight="2pt">
                      <v:stroke endarrow="open"/>
                      <v:shadow on="t" color="black" opacity="24903f" origin=",.5" offset="0,.55556mm"/>
                    </v:shape>
                    <v:shape id="Straight Arrow Connector 78" o:spid="_x0000_s1061" type="#_x0000_t32" style="position:absolute;left:26096;width:14478;height:40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mm74AAADbAAAADwAAAGRycy9kb3ducmV2LnhtbERPTYvCMBC9L/gfwgje1tQ9qFSjiLhY&#10;vemueB2Ssa02k9LEWv+9OQgeH+97vuxsJVpqfOlYwWiYgCDWzpScK/j/+/2egvAB2WDlmBQ8ycNy&#10;0fuaY2rcgw/UHkMuYgj7FBUUIdSplF4XZNEPXU0cuYtrLIYIm1yaBh8x3FbyJ0nG0mLJsaHAmtYF&#10;6dvxbhXgOdPXWzbe6nO1yna6xc36tFdq0O9WMxCBuvARv92ZUTCJY+OX+APk4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r6mabvgAAANsAAAAPAAAAAAAAAAAAAAAAAKEC&#10;AABkcnMvZG93bnJldi54bWxQSwUGAAAAAAQABAD5AAAAjAMAAAAA&#10;" strokecolor="black [3200]" strokeweight="2pt">
                      <v:stroke endarrow="open"/>
                      <v:shadow on="t" color="black" opacity="24903f" origin=",.5" offset="0,.55556mm"/>
                    </v:shape>
                    <v:shape id="Straight Arrow Connector 79" o:spid="_x0000_s1062" type="#_x0000_t32" style="position:absolute;left:26096;width:24456;height:4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bDAMMAAADbAAAADwAAAGRycy9kb3ducmV2LnhtbESPQWvCQBSE70L/w/IKvZlNPVibugki&#10;laa9qS1eH7vPJJp9G7LbmP77riB4HGbmG2ZZjLYVA/W+cazgOUlBEGtnGq4UfO830wUIH5ANto5J&#10;wR95KPKHyRIz4y68pWEXKhEh7DNUUIfQZVJ6XZNFn7iOOHpH11sMUfaVND1eIty2cpamc2mx4bhQ&#10;Y0frmvR592sV4KHUp3M5/9CHdlV+6gHf1z9fSj09jqs3EIHGcA/f2qVR8PIK1y/xB8j8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mwwDDAAAA2wAAAA8AAAAAAAAAAAAA&#10;AAAAoQIAAGRycy9kb3ducmV2LnhtbFBLBQYAAAAABAAEAPkAAACRAwAAAAA=&#10;" strokecolor="black [3200]" strokeweight="2pt">
                      <v:stroke endarrow="open"/>
                      <v:shadow on="t" color="black" opacity="24903f" origin=",.5" offset="0,.55556mm"/>
                    </v:shape>
                  </v:group>
                </v:group>
                <v:shape id="Straight Arrow Connector 88" o:spid="_x0000_s1063" type="#_x0000_t32" style="position:absolute;left:8424;top:40171;width:0;height:2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8WvL8AAADbAAAADwAAAGRycy9kb3ducmV2LnhtbERPTYvCMBC9C/6HMII3TfUg0jWWIivW&#10;vekqXodktu3aTEoTa/33m4Owx8f73mSDbURPna8dK1jMExDE2pmaSwWX7/1sDcIHZIONY1LwIg/Z&#10;djzaYGrck0/Un0MpYgj7FBVUIbSplF5XZNHPXUscuR/XWQwRdqU0HT5juG3kMklW0mLNsaHClnYV&#10;6fv5YRXgrdC/92J10LcmL466x8/d9Uup6WTIP0AEGsK/+O0ujIJ1HBu/xB8gt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j8WvL8AAADbAAAADwAAAAAAAAAAAAAAAACh&#10;AgAAZHJzL2Rvd25yZXYueG1sUEsFBgAAAAAEAAQA+QAAAI0DAAAAAA==&#10;" strokecolor="black [3200]" strokeweight="2pt">
                  <v:stroke endarrow="open"/>
                  <v:shadow on="t" color="black" opacity="24903f" origin=",.5" offset="0,.55556mm"/>
                </v:shape>
                <v:rect id="Rectangle 89" o:spid="_x0000_s1064" style="position:absolute;left:7294;top:69658;width:44310;height:4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ZcQA&#10;AADbAAAADwAAAGRycy9kb3ducmV2LnhtbESPQWuDQBSE74X8h+UFeqtreghq3YQihJbmVGsOuT3c&#10;V5W6b8XdGs2v7wYCPQ4z8w2T72fTi4lG11lWsIliEMS11R03Cqqvw1MCwnlkjb1lUrCQg/1u9ZBj&#10;pu2FP2kqfSMChF2GClrvh0xKV7dk0EV2IA7etx0N+iDHRuoRLwFuevkcx1tpsOOw0OJARUv1T/lr&#10;FBwX6afqtE2vU9EtujwXbx9UKPW4nl9fQHia/X/43n7XCpIUbl/CD5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hAmXEAAAA2wAAAA8AAAAAAAAAAAAAAAAAmAIAAGRycy9k&#10;b3ducmV2LnhtbFBLBQYAAAAABAAEAPUAAACJAwAAAAA=&#10;" fillcolor="white [3201]" strokecolor="black [3200]" strokeweight="2pt">
                  <v:textbox>
                    <w:txbxContent>
                      <w:p w:rsidR="0087236F" w:rsidRPr="00A13685" w:rsidRDefault="0087236F" w:rsidP="008723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hasilkan Media Pembelajaran berbantuan Aplikasi </w:t>
                        </w:r>
                        <w:r w:rsidRPr="00BC0DD8">
                          <w:rPr>
                            <w:rFonts w:ascii="Times New Roman" w:hAnsi="Times New Roman" w:cs="Times New Roman"/>
                            <w:i/>
                            <w:iCs/>
                            <w:sz w:val="24"/>
                            <w:szCs w:val="24"/>
                          </w:rPr>
                          <w:t>Canva</w:t>
                        </w:r>
                        <w:r>
                          <w:rPr>
                            <w:rFonts w:ascii="Times New Roman" w:hAnsi="Times New Roman" w:cs="Times New Roman"/>
                            <w:sz w:val="24"/>
                            <w:szCs w:val="24"/>
                          </w:rPr>
                          <w:t xml:space="preserve"> pada pelajaran IPAS Materi Norma Dalam Adat Istiadat Daerahku</w:t>
                        </w:r>
                      </w:p>
                    </w:txbxContent>
                  </v:textbox>
                </v:rect>
                <v:group id="Group 106" o:spid="_x0000_s1065" style="position:absolute;top:42843;width:15621;height:13608" coordsize="15621,13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rect id="Rectangle 104" o:spid="_x0000_s1066" style="position:absolute;width:15621;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fLmcMA&#10;AADcAAAADwAAAGRycy9kb3ducmV2LnhtbERPTWsCMRC9F/ofwhS8SM1WpMjWKFJQF8GCWg/ehs24&#10;WbqZhE3U9d8bQehtHu9zJrPONuJCbagdK/gYZCCIS6drrhT87hfvYxAhImtsHJOCGwWYTV9fJphr&#10;d+UtXXaxEimEQ44KTIw+lzKUhiyGgfPEiTu51mJMsK2kbvGawm0jh1n2KS3WnBoMevo2VP7tzlbB&#10;YmX6c7neHHwRfk52WPjlqn9UqvfWzb9AROriv/jpLnSan43g8Uy6QE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fLmcMAAADcAAAADwAAAAAAAAAAAAAAAACYAgAAZHJzL2Rv&#10;d25yZXYueG1sUEsFBgAAAAAEAAQA9QAAAIgDAAAAAA==&#10;" filled="f" strokecolor="black [3213]" strokeweight="2pt"/>
                  <v:shapetype id="_x0000_t202" coordsize="21600,21600" o:spt="202" path="m,l,21600r21600,l21600,xe">
                    <v:stroke joinstyle="miter"/>
                    <v:path gradientshapeok="t" o:connecttype="rect"/>
                  </v:shapetype>
                  <v:shape id="Text Box 105" o:spid="_x0000_s1067" type="#_x0000_t202" style="position:absolute;top:278;width:15621;height:13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Opm8IA&#10;AADcAAAADwAAAGRycy9kb3ducmV2LnhtbERPy6rCMBDdC/5DGMGdpldQpNcoUhBFdOFj425uM7bl&#10;NpPaRK1+vREEd3M4z5nMGlOKG9WusKzgpx+BIE6tLjhTcDwsemMQziNrLC2Tggc5mE3brQnG2t55&#10;R7e9z0QIYRejgtz7KpbSpTkZdH1bEQfubGuDPsA6k7rGewg3pRxE0UgaLDg05FhRklP6v78aBetk&#10;scXd38CMn2Wy3Jzn1eV4GirV7TTzXxCeGv8Vf9wrHeZHQ3g/Ey6Q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46mbwgAAANwAAAAPAAAAAAAAAAAAAAAAAJgCAABkcnMvZG93&#10;bnJldi54bWxQSwUGAAAAAAQABAD1AAAAhwMAAAAA&#10;" filled="f" stroked="f" strokeweight=".5pt">
                    <v:textbox>
                      <w:txbxContent>
                        <w:p w:rsidR="0087236F" w:rsidRPr="006D069A" w:rsidRDefault="0087236F" w:rsidP="001D4D54">
                          <w:pPr>
                            <w:pStyle w:val="ListParagraph"/>
                            <w:numPr>
                              <w:ilvl w:val="0"/>
                              <w:numId w:val="30"/>
                            </w:numPr>
                            <w:spacing w:after="160" w:line="259" w:lineRule="auto"/>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ebutuhan guru</w:t>
                          </w:r>
                          <w:r>
                            <w:rPr>
                              <w:rFonts w:ascii="Times New Roman" w:hAnsi="Times New Roman" w:cs="Times New Roman"/>
                              <w:color w:val="000000" w:themeColor="text1"/>
                              <w:sz w:val="24"/>
                            </w:rPr>
                            <w:t>.</w:t>
                          </w:r>
                        </w:p>
                        <w:p w:rsidR="0087236F" w:rsidRPr="00DA691B" w:rsidRDefault="0087236F" w:rsidP="001D4D54">
                          <w:pPr>
                            <w:pStyle w:val="ListParagraph"/>
                            <w:numPr>
                              <w:ilvl w:val="0"/>
                              <w:numId w:val="30"/>
                            </w:numPr>
                            <w:spacing w:after="160" w:line="259" w:lineRule="auto"/>
                            <w:ind w:left="284" w:hanging="284"/>
                            <w:jc w:val="both"/>
                          </w:pPr>
                          <w:r>
                            <w:rPr>
                              <w:rFonts w:ascii="Times New Roman" w:hAnsi="Times New Roman" w:cs="Times New Roman"/>
                              <w:color w:val="000000" w:themeColor="text1"/>
                              <w:sz w:val="24"/>
                            </w:rPr>
                            <w:t>Analisis kebutuhan media.</w:t>
                          </w:r>
                        </w:p>
                        <w:p w:rsidR="0087236F" w:rsidRDefault="0087236F" w:rsidP="001D4D54">
                          <w:pPr>
                            <w:pStyle w:val="ListParagraph"/>
                            <w:numPr>
                              <w:ilvl w:val="0"/>
                              <w:numId w:val="30"/>
                            </w:numPr>
                            <w:spacing w:after="160" w:line="259" w:lineRule="auto"/>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urikulum.</w:t>
                          </w:r>
                        </w:p>
                      </w:txbxContent>
                    </v:textbox>
                  </v:shape>
                </v:group>
                <v:group id="Group 113" o:spid="_x0000_s1068" style="position:absolute;left:18596;top:40069;width:6826;height:2507" coordsize="682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line id="Straight Connector 108" o:spid="_x0000_s1069" style="position:absolute;visibility:visible;mso-wrap-style:square" from="0,0" to="0,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5A4MYAAADcAAAADwAAAGRycy9kb3ducmV2LnhtbESP0UoDMRBF34X+Q5iCbzbbBaWuTYsU&#10;WqoItqsfMN1Md4ObyZLEdv1750HwbYZ7594zy/Xoe3WhmFxgA/NZAYq4CdZxa+DzY3u3AJUyssU+&#10;MBn4oQTr1eRmiZUNVz7Spc6tkhBOFRroch4qrVPTkcc0CwOxaOcQPWZZY6ttxKuE+16XRfGgPTqW&#10;hg4H2nTUfNXf3oA7HfvXcv/yHl39OF/k+93b5lAaczsdn59AZRrzv/nvem8FvxBaeUYm0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OQODGAAAA3AAAAA8AAAAAAAAA&#10;AAAAAAAAoQIAAGRycy9kb3ducmV2LnhtbFBLBQYAAAAABAAEAPkAAACUAwAAAAA=&#10;" strokecolor="black [3200]" strokeweight="2pt">
                    <v:shadow on="t" color="black" opacity="24903f" origin=",.5" offset="0,.55556mm"/>
                  </v:line>
                  <v:line id="Straight Connector 109" o:spid="_x0000_s1070" style="position:absolute;flip:y;visibility:visible;mso-wrap-style:square" from="0,1134" to="6826,1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ZBsAAAADcAAAADwAAAGRycy9kb3ducmV2LnhtbERPS4vCMBC+C/6HMII3TXVBate0iCDs&#10;YcHnZW9DM7bVZlKSrNZ/bxYWvM3H95xV0ZtW3Mn5xrKC2TQBQVxa3XCl4HzaTlIQPiBrbC2Tgid5&#10;KPLhYIWZtg8+0P0YKhFD2GeooA6hy6T0ZU0G/dR2xJG7WGcwROgqqR0+Yrhp5TxJFtJgw7Ghxo42&#10;NZW3469R8GPanaPv56X8OM/26FN3TXdOqfGoX3+CCNSHt/jf/aXj/GQJf8/EC2T+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jGQbAAAAA3AAAAA8AAAAAAAAAAAAAAAAA&#10;oQIAAGRycy9kb3ducmV2LnhtbFBLBQYAAAAABAAEAPkAAACOAwAAAAA=&#10;" strokecolor="black [3200]" strokeweight="2pt">
                    <v:shadow on="t" color="black" opacity="24903f" origin=",.5" offset="0,.55556mm"/>
                  </v:line>
                  <v:shape id="Straight Arrow Connector 111" o:spid="_x0000_s1071" type="#_x0000_t32" style="position:absolute;left:6784;top:1021;width:0;height:1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syvMAAAADcAAAADwAAAGRycy9kb3ducmV2LnhtbERPTYvCMBC9C/6HMMLeNK0HWapRRBS7&#10;3tZVvA7J2FabSWmytfvvjSDsbR7vcxar3taio9ZXjhWkkwQEsXam4kLB6Wc3/gThA7LB2jEp+CMP&#10;q+VwsMDMuAd/U3cMhYgh7DNUUIbQZFJ6XZJFP3ENceSurrUYImwLaVp8xHBby2mSzKTFimNDiQ1t&#10;StL3469VgJdc3+75bK8v9Tr/0h1uN+eDUh+jfj0HEagP/+K3OzdxfprC65l4gV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LMrzAAAAA3AAAAA8AAAAAAAAAAAAAAAAA&#10;oQIAAGRycy9kb3ducmV2LnhtbFBLBQYAAAAABAAEAPkAAACOAwAAAAA=&#10;" strokecolor="black [3200]" strokeweight="2pt">
                    <v:stroke endarrow="open"/>
                    <v:shadow on="t" color="black" opacity="24903f" origin=",.5" offset="0,.55556mm"/>
                  </v:shape>
                </v:group>
                <v:group id="Group 115" o:spid="_x0000_s1072" style="position:absolute;left:16952;top:42843;width:15697;height:7594"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rect id="Rectangle 107" o:spid="_x0000_s1073"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VV7sMA&#10;AADcAAAADwAAAGRycy9kb3ducmV2LnhtbERPTWsCMRC9F/ofwhS8SM3Wg5WtUaSgLoIFtR68DZtx&#10;s3QzCZuo6783gtDbPN7nTGadbcSF2lA7VvAxyEAQl07XXCn43S/exyBCRNbYOCYFNwowm76+TDDX&#10;7spbuuxiJVIIhxwVmBh9LmUoDVkMA+eJE3dyrcWYYFtJ3eI1hdtGDrNsJC3WnBoMevo2VP7tzlbB&#10;YmX6c7neHHwRfk52WPjlqn9UqvfWzb9AROriv/jpLnSan33C45l0gZ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VV7sMAAADcAAAADwAAAAAAAAAAAAAAAACYAgAAZHJzL2Rv&#10;d25yZXYueG1sUEsFBgAAAAAEAAQA9QAAAIgDAAAAAA==&#10;" filled="f" strokecolor="black [3213]" strokeweight="2pt"/>
                  <v:shape id="Text Box 114" o:spid="_x0000_s1074"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aa3cQA&#10;AADcAAAADwAAAGRycy9kb3ducmV2LnhtbERPS2vCQBC+F/wPywje6iZii6SuEgJSkfbg4+JtzI5J&#10;aHY2za5J7K/vFgre5uN7znI9mFp01LrKsoJ4GoEgzq2uuFBwOm6eFyCcR9ZYWyYFd3KwXo2elpho&#10;2/OeuoMvRAhhl6CC0vsmkdLlJRl0U9sQB+5qW4M+wLaQusU+hJtazqLoVRqsODSU2FBWUv51uBkF&#10;u2zzifvLzCx+6uz945o236fzi1KT8ZC+gfA0+If4373VYX48h7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2mt3EAAAA3AAAAA8AAAAAAAAAAAAAAAAAmAIAAGRycy9k&#10;b3ducmV2LnhtbFBLBQYAAAAABAAEAPUAAACJAwAAAAA=&#10;" filled="f" stroked="f" strokeweight=".5pt">
                    <v:textbox>
                      <w:txbxContent>
                        <w:p w:rsidR="0087236F" w:rsidRDefault="0087236F" w:rsidP="001D4D54">
                          <w:pPr>
                            <w:pStyle w:val="ListParagraph"/>
                            <w:numPr>
                              <w:ilvl w:val="0"/>
                              <w:numId w:val="31"/>
                            </w:numPr>
                            <w:tabs>
                              <w:tab w:val="left" w:pos="3123"/>
                            </w:tabs>
                            <w:spacing w:after="160" w:line="259" w:lineRule="auto"/>
                            <w:ind w:left="284"/>
                            <w:jc w:val="both"/>
                            <w:rPr>
                              <w:rFonts w:ascii="Times New Roman" w:hAnsi="Times New Roman" w:cs="Times New Roman"/>
                              <w:color w:val="000000" w:themeColor="text1"/>
                              <w:sz w:val="24"/>
                            </w:rPr>
                          </w:pPr>
                          <w:r w:rsidRPr="00EB7846">
                            <w:rPr>
                              <w:rFonts w:ascii="Times New Roman" w:hAnsi="Times New Roman" w:cs="Times New Roman"/>
                              <w:color w:val="000000" w:themeColor="text1"/>
                              <w:sz w:val="24"/>
                            </w:rPr>
                            <w:t>penyusunan materi</w:t>
                          </w:r>
                          <w:r>
                            <w:rPr>
                              <w:rFonts w:ascii="Times New Roman" w:hAnsi="Times New Roman" w:cs="Times New Roman"/>
                              <w:color w:val="000000" w:themeColor="text1"/>
                              <w:sz w:val="24"/>
                            </w:rPr>
                            <w:t>.</w:t>
                          </w:r>
                        </w:p>
                        <w:p w:rsidR="0087236F" w:rsidRDefault="0087236F" w:rsidP="001D4D54">
                          <w:pPr>
                            <w:pStyle w:val="ListParagraph"/>
                            <w:numPr>
                              <w:ilvl w:val="0"/>
                              <w:numId w:val="31"/>
                            </w:numPr>
                            <w:spacing w:after="160" w:line="259" w:lineRule="auto"/>
                            <w:ind w:left="284"/>
                          </w:pPr>
                          <w:r w:rsidRPr="00EB7846">
                            <w:rPr>
                              <w:rFonts w:ascii="Times New Roman" w:hAnsi="Times New Roman" w:cs="Times New Roman"/>
                              <w:color w:val="000000" w:themeColor="text1"/>
                              <w:sz w:val="24"/>
                            </w:rPr>
                            <w:t>perancangan media video</w:t>
                          </w:r>
                          <w:r>
                            <w:rPr>
                              <w:rFonts w:ascii="Times New Roman" w:hAnsi="Times New Roman" w:cs="Times New Roman"/>
                              <w:color w:val="000000" w:themeColor="text1"/>
                              <w:sz w:val="24"/>
                            </w:rPr>
                            <w:t xml:space="preserve"> anim</w:t>
                          </w:r>
                          <w:r w:rsidRPr="00EB7846">
                            <w:rPr>
                              <w:rFonts w:ascii="Times New Roman" w:hAnsi="Times New Roman" w:cs="Times New Roman"/>
                              <w:color w:val="000000" w:themeColor="text1"/>
                              <w:sz w:val="24"/>
                            </w:rPr>
                            <w:t>asi</w:t>
                          </w:r>
                          <w:r>
                            <w:rPr>
                              <w:rFonts w:ascii="Times New Roman" w:hAnsi="Times New Roman" w:cs="Times New Roman"/>
                              <w:color w:val="000000" w:themeColor="text1"/>
                              <w:sz w:val="24"/>
                            </w:rPr>
                            <w:t>.</w:t>
                          </w:r>
                        </w:p>
                      </w:txbxContent>
                    </v:textbox>
                  </v:shape>
                </v:group>
                <v:group id="Group 120" o:spid="_x0000_s1075" style="position:absolute;left:30411;top:40274;width:8669;height:2502" coordsize="682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line id="Straight Connector 121" o:spid="_x0000_s1076" style="position:absolute;visibility:visible;mso-wrap-style:square" from="0,0" to="0,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G1HcIAAADcAAAADwAAAGRycy9kb3ducmV2LnhtbERP3WrCMBS+H/gO4Qx2N9MWNrQaZQgO&#10;NwbT6gMcm2MbbE5Kkmn39osg7O58fL9nvhxsJy7kg3GsIB9nIIhrpw03Cg779fMERIjIGjvHpOCX&#10;AiwXo4c5ltpdeUeXKjYihXAoUUEbY19KGeqWLIax64kTd3LeYkzQN1J7vKZw28kiy16lRcOpocWe&#10;Vi3V5+rHKjDHXfdZbD6+vamm+SS+vH+ttoVST4/D2wxEpCH+i+/ujU7zixxuz6QL5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G1HcIAAADcAAAADwAAAAAAAAAAAAAA&#10;AAChAgAAZHJzL2Rvd25yZXYueG1sUEsFBgAAAAAEAAQA+QAAAJADAAAAAA==&#10;" strokecolor="black [3200]" strokeweight="2pt">
                    <v:shadow on="t" color="black" opacity="24903f" origin=",.5" offset="0,.55556mm"/>
                  </v:line>
                  <v:line id="Straight Connector 122" o:spid="_x0000_s1077" style="position:absolute;flip:y;visibility:visible;mso-wrap-style:square" from="0,1134" to="6826,1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LXF8AAAADcAAAADwAAAGRycy9kb3ducmV2LnhtbERPTYvCMBC9L/gfwgje1tQKUrqmRQTB&#10;g6Dretnb0IxttZmUJGr992ZB2Ns83ucsy8F04k7Ot5YVzKYJCOLK6pZrBaefzWcGwgdkjZ1lUvAk&#10;D2Ux+lhiru2Dv+l+DLWIIexzVNCE0OdS+qohg35qe+LIna0zGCJ0tdQOHzHcdDJNkoU02HJsaLCn&#10;dUPV9XgzCn5Nt3e0e56r+Wl2QJ+5S7Z3Sk3Gw+oLRKAh/Ivf7q2O89MU/p6JF8ji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qy1xfAAAAA3AAAAA8AAAAAAAAAAAAAAAAA&#10;oQIAAGRycy9kb3ducmV2LnhtbFBLBQYAAAAABAAEAPkAAACOAwAAAAA=&#10;" strokecolor="black [3200]" strokeweight="2pt">
                    <v:shadow on="t" color="black" opacity="24903f" origin=",.5" offset="0,.55556mm"/>
                  </v:line>
                  <v:shape id="Straight Arrow Connector 123" o:spid="_x0000_s1078" type="#_x0000_t32" style="position:absolute;left:6784;top:1021;width:0;height:1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nD7cIAAADcAAAADwAAAGRycy9kb3ducmV2LnhtbERPTWvCQBC9C/0PyxR6000tBEmzEZGW&#10;pr0ZLV6H3TGJZmdDdhvTf98tCN7m8T4nX0+2EyMNvnWs4HmRgCDWzrRcKzjs3+crED4gG+wck4Jf&#10;8rAuHmY5ZsZdeUdjFWoRQ9hnqKAJoc+k9Lohi37heuLIndxgMUQ41NIMeI3htpPLJEmlxZZjQ4M9&#10;bRvSl+rHKsBjqc+XMv3Qx25TfuoR37bfX0o9PU6bVxCBpnAX39ylifOXL/D/TLxAF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bnD7cIAAADcAAAADwAAAAAAAAAAAAAA&#10;AAChAgAAZHJzL2Rvd25yZXYueG1sUEsFBgAAAAAEAAQA+QAAAJADAAAAAA==&#10;" strokecolor="black [3200]" strokeweight="2pt">
                    <v:stroke endarrow="open"/>
                    <v:shadow on="t" color="black" opacity="24903f" origin=",.5" offset="0,.55556mm"/>
                  </v:shape>
                </v:group>
                <v:group id="Group 124" o:spid="_x0000_s1079" style="position:absolute;left:34007;top:42843;width:12890;height:12514"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080"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4yYsMA&#10;AADcAAAADwAAAGRycy9kb3ducmV2LnhtbERPS2sCMRC+F/ofwhR6Ec260CJbo4igLgULvg7ehs24&#10;WbqZhE3U7b83hUJv8/E9ZzrvbStu1IXGsYLxKANBXDndcK3geFgNJyBCRNbYOiYFPxRgPnt+mmKh&#10;3Z13dNvHWqQQDgUqMDH6QspQGbIYRs4TJ+7iOosxwa6WusN7CretzLPsXVpsODUY9LQ0VH3vr1bB&#10;amMGC/m5PfkyfF1sXvr1ZnBW6vWlX3yAiNTHf/Gfu9Rpfv4Gv8+kC+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4yYsMAAADcAAAADwAAAAAAAAAAAAAAAACYAgAAZHJzL2Rv&#10;d25yZXYueG1sUEsFBgAAAAAEAAQA9QAAAIgDAAAAAA==&#10;" filled="f" strokecolor="black [3213]" strokeweight="2pt"/>
                  <v:shape id="Text Box 126" o:spid="_x0000_s1081"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RrjMQA&#10;AADcAAAADwAAAGRycy9kb3ducmV2LnhtbERPTWvCQBC9F/oflin01mwMVCTNGkJAKqUetLn0Ns2O&#10;STA7m2ZXTfvrXUHwNo/3OVk+mV6caHSdZQWzKAZBXFvdcaOg+lq9LEA4j6yxt0wK/shBvnx8yDDV&#10;9sxbOu18I0IIuxQVtN4PqZSubsmgi+xAHLi9HQ36AMdG6hHPIdz0MonjuTTYcWhocaCypfqwOxoF&#10;H+Vqg9ufxCz++/L9c18Mv9X3q1LPT1PxBsLT5O/im3utw/xkDtdnwgV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Ea4zEAAAA3AAAAA8AAAAAAAAAAAAAAAAAmAIAAGRycy9k&#10;b3ducmV2LnhtbFBLBQYAAAAABAAEAPUAAACJAwAAAAA=&#10;" filled="f" stroked="f" strokeweight=".5pt">
                    <v:textbox>
                      <w:txbxContent>
                        <w:p w:rsidR="0087236F" w:rsidRPr="0079743B" w:rsidRDefault="0087236F" w:rsidP="001D4D54">
                          <w:pPr>
                            <w:pStyle w:val="BalloonText"/>
                            <w:numPr>
                              <w:ilvl w:val="0"/>
                              <w:numId w:val="32"/>
                            </w:numPr>
                            <w:ind w:left="284"/>
                          </w:pPr>
                          <w:r>
                            <w:rPr>
                              <w:rFonts w:ascii="Times New Roman" w:hAnsi="Times New Roman" w:cs="Times New Roman"/>
                              <w:color w:val="000000" w:themeColor="text1"/>
                              <w:sz w:val="24"/>
                            </w:rPr>
                            <w:t>Validator ahli media.</w:t>
                          </w:r>
                        </w:p>
                        <w:p w:rsidR="0087236F" w:rsidRPr="004C5303" w:rsidRDefault="0087236F" w:rsidP="001D4D54">
                          <w:pPr>
                            <w:pStyle w:val="BalloonText"/>
                            <w:numPr>
                              <w:ilvl w:val="0"/>
                              <w:numId w:val="32"/>
                            </w:numPr>
                            <w:ind w:left="284"/>
                          </w:pPr>
                          <w:r>
                            <w:rPr>
                              <w:rFonts w:ascii="Times New Roman" w:hAnsi="Times New Roman" w:cs="Times New Roman"/>
                              <w:color w:val="000000" w:themeColor="text1"/>
                              <w:sz w:val="24"/>
                            </w:rPr>
                            <w:t>Validator ahli materi.</w:t>
                          </w:r>
                        </w:p>
                        <w:p w:rsidR="0087236F" w:rsidRDefault="0087236F" w:rsidP="001D4D54">
                          <w:pPr>
                            <w:pStyle w:val="BalloonText"/>
                            <w:numPr>
                              <w:ilvl w:val="0"/>
                              <w:numId w:val="32"/>
                            </w:numPr>
                            <w:ind w:left="284"/>
                          </w:pPr>
                          <w:r>
                            <w:rPr>
                              <w:rFonts w:ascii="Times New Roman" w:hAnsi="Times New Roman" w:cs="Times New Roman"/>
                              <w:color w:val="000000" w:themeColor="text1"/>
                              <w:sz w:val="24"/>
                            </w:rPr>
                            <w:t>V</w:t>
                          </w:r>
                          <w:r w:rsidRPr="00EB7846">
                            <w:rPr>
                              <w:rFonts w:ascii="Times New Roman" w:hAnsi="Times New Roman" w:cs="Times New Roman"/>
                              <w:color w:val="000000" w:themeColor="text1"/>
                              <w:sz w:val="24"/>
                            </w:rPr>
                            <w:t>alidator ahli pembelajaran</w:t>
                          </w:r>
                        </w:p>
                      </w:txbxContent>
                    </v:textbox>
                  </v:shape>
                </v:group>
                <v:group id="Group 150" o:spid="_x0000_s1082" style="position:absolute;left:16849;top:40171;width:32626;height:17282" coordsize="32625,172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line id="Straight Connector 128" o:spid="_x0000_s1083" style="position:absolute;visibility:visible;mso-wrap-style:square" from="25993,0" to="2599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scgMYAAADcAAAADwAAAGRycy9kb3ducmV2LnhtbESP0UoDMRBF34X+Q5iCbzbbBaWuTYsU&#10;WqoItqsfMN1Md4ObyZLEdv1750HwbYZ7594zy/Xoe3WhmFxgA/NZAYq4CdZxa+DzY3u3AJUyssU+&#10;MBn4oQTr1eRmiZUNVz7Spc6tkhBOFRroch4qrVPTkcc0CwOxaOcQPWZZY6ttxKuE+16XRfGgPTqW&#10;hg4H2nTUfNXf3oA7HfvXcv/yHl39OF/k+93b5lAaczsdn59AZRrzv/nvem8FvxRaeUYm0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77HIDGAAAA3AAAAA8AAAAAAAAA&#10;AAAAAAAAoQIAAGRycy9kb3ducmV2LnhtbFBLBQYAAAAABAAEAPkAAACUAwAAAAA=&#10;" strokecolor="black [3200]" strokeweight="2pt">
                    <v:shadow on="t" color="black" opacity="24903f" origin=",.5" offset="0,.55556mm"/>
                  </v:line>
                  <v:line id="Straight Connector 129" o:spid="_x0000_s1084" style="position:absolute;flip:y;visibility:visible;mso-wrap-style:square" from="25890,1232" to="32488,1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ZFZsIAAADcAAAADwAAAGRycy9kb3ducmV2LnhtbERPS2vCQBC+C/6HZYTedKOFkkZXEUHo&#10;oZD6uPQ2ZMckmp0Nu9s8/n23UPA2H99zNrvBNKIj52vLCpaLBARxYXXNpYLr5ThPQfiArLGxTApG&#10;8rDbTicbzLTt+UTdOZQihrDPUEEVQptJ6YuKDPqFbYkjd7POYIjQlVI77GO4aeQqSd6kwZpjQ4Ut&#10;HSoqHucfo+DbNLmjz/FWvF6XX+hTd09zp9TLbNivQQQawlP87/7Qcf7qHf6eiRfI7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BZFZsIAAADcAAAADwAAAAAAAAAAAAAA&#10;AAChAgAAZHJzL2Rvd25yZXYueG1sUEsFBgAAAAAEAAQA+QAAAJADAAAAAA==&#10;" strokecolor="black [3200]" strokeweight="2pt">
                    <v:shadow on="t" color="black" opacity="24903f" origin=",.5" offset="0,.55556mm"/>
                  </v:line>
                  <v:line id="Straight Connector 131" o:spid="_x0000_s1085" style="position:absolute;visibility:visible;mso-wrap-style:square" from="32569,1130" to="32569,15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gjwMMAAADcAAAADwAAAGRycy9kb3ducmV2LnhtbERP3UrDMBS+H/gO4QjeubQVpXZNhwyU&#10;KcJc9QHOmmMbbE5KErf69kYQdnc+vt9Tr2c7iiP5YBwryJcZCOLOacO9go/3x+sSRIjIGkfHpOCH&#10;Aqybi0WNlXYn3tOxjb1IIRwqVDDEOFVShm4gi2HpJuLEfTpvMSboe6k9nlK4HWWRZXfSouHUMOBE&#10;m4G6r/bbKjCH/fhSbJ933rT3eRlvn143b4VSV5fzwwpEpDmexf/urU7zb3L4eyZdI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YI8DDAAAA3AAAAA8AAAAAAAAAAAAA&#10;AAAAoQIAAGRycy9kb3ducmV2LnhtbFBLBQYAAAAABAAEAPkAAACRAwAAAAA=&#10;" strokecolor="black [3200]" strokeweight="2pt">
                    <v:shadow on="t" color="black" opacity="24903f" origin=",.5" offset="0,.55556mm"/>
                  </v:line>
                  <v:line id="Straight Connector 132" o:spid="_x0000_s1086" style="position:absolute;flip:x;visibility:visible;mso-wrap-style:square" from="102,15822" to="32625,15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tBysEAAADcAAAADwAAAGRycy9kb3ducmV2LnhtbERPTWvCQBC9F/wPywi91Y0JlBBdRQSh&#10;h0KqzcXbkB2TaHY27G41+fddodDbPN7nrLej6cWdnO8sK1guEhDEtdUdNwqq78NbDsIHZI29ZVIw&#10;kYftZvayxkLbBx/pfgqNiCHsC1TQhjAUUvq6JYN+YQfiyF2sMxgidI3UDh8x3PQyTZJ3abDj2NDi&#10;QPuW6tvpxyg4m7509Dld6qxafqHP3TUvnVKv83G3AhFoDP/iP/eHjvOzFJ7PxAv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0HKwQAAANwAAAAPAAAAAAAAAAAAAAAA&#10;AKECAABkcnMvZG93bnJldi54bWxQSwUGAAAAAAQABAD5AAAAjwMAAAAA&#10;" strokecolor="black [3200]" strokeweight="2pt">
                    <v:shadow on="t" color="black" opacity="24903f" origin=",.5" offset="0,.55556mm"/>
                  </v:line>
                  <v:shape id="Straight Arrow Connector 133" o:spid="_x0000_s1087" type="#_x0000_t32" style="position:absolute;top:15719;width:0;height:15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BVMMIAAADcAAAADwAAAGRycy9kb3ducmV2LnhtbERPTWvCQBC9C/0PyxR6000rhJJmIyIt&#10;pr01WrwOu2MSzc6G7Brjv3cLhd7m8T4nX022EyMNvnWs4HmRgCDWzrRcK9jvPuavIHxANtg5JgU3&#10;8rAqHmY5ZsZd+ZvGKtQihrDPUEETQp9J6XVDFv3C9cSRO7rBYohwqKUZ8BrDbSdfkiSVFluODQ32&#10;tGlIn6uLVYCHUp/OZbrVh25dfuoR3zc/X0o9PU7rNxCBpvAv/nOXJs5fLuH3mXiBL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BVMMIAAADcAAAADwAAAAAAAAAAAAAA&#10;AAChAgAAZHJzL2Rvd25yZXYueG1sUEsFBgAAAAAEAAQA+QAAAJADAAAAAA==&#10;" strokecolor="black [3200]" strokeweight="2pt">
                    <v:stroke endarrow="open"/>
                    <v:shadow on="t" color="black" opacity="24903f" origin=",.5" offset="0,.55556mm"/>
                  </v:shape>
                </v:group>
                <v:group id="Group 134" o:spid="_x0000_s1088" style="position:absolute;left:5445;top:57432;width:23135;height:3335"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rect id="Rectangle 135" o:spid="_x0000_s1089"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ekv8QA&#10;AADcAAAADwAAAGRycy9kb3ducmV2LnhtbERPS2sCMRC+C/6HMIVeRLO1VGQ1igjWRWihPg7ehs24&#10;WbqZhE2q239vCgVv8/E9Z77sbCOu1IbasYKXUQaCuHS65krB8bAZTkGEiKyxcUwKfinActHvzTHX&#10;7sZfdN3HSqQQDjkqMDH6XMpQGrIYRs4TJ+7iWosxwbaSusVbCreNHGfZRFqsOTUY9LQ2VH7vf6yC&#10;zdYMVnL3cfJF+LzYceHft4OzUs9P3WoGIlIXH+J/d6HT/Nc3+HsmX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HpL/EAAAA3AAAAA8AAAAAAAAAAAAAAAAAmAIAAGRycy9k&#10;b3ducmV2LnhtbFBLBQYAAAAABAAEAPUAAACJAwAAAAA=&#10;" filled="f" strokecolor="black [3213]" strokeweight="2pt"/>
                  <v:shape id="Text Box 136" o:spid="_x0000_s1090"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39UcUA&#10;AADcAAAADwAAAGRycy9kb3ducmV2LnhtbERPS2vCQBC+F/wPyxR6q5umKCF1FQmIpdSDj0tv0+yY&#10;hO7OxuwaU3+9Wyh4m4/vObPFYI3oqfONYwUv4wQEcel0w5WCw371nIHwAVmjcUwKfsnDYj56mGGu&#10;3YW31O9CJWII+xwV1CG0uZS+rMmiH7uWOHJH11kMEXaV1B1eYrg1Mk2SqbTYcGyosaWipvJnd7YK&#10;PorVBrffqc2uplh/Hpft6fA1UerpcVi+gQg0hLv43/2u4/zXKfw9Ey+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Xf1RxQAAANwAAAAPAAAAAAAAAAAAAAAAAJgCAABkcnMv&#10;ZG93bnJldi54bWxQSwUGAAAAAAQABAD1AAAAigMAAAAA&#10;" filled="f" stroked="f" strokeweight=".5pt">
                    <v:textbox>
                      <w:txbxContent>
                        <w:p w:rsidR="0087236F" w:rsidRPr="003B5B1A" w:rsidRDefault="0087236F" w:rsidP="0087236F">
                          <w:pPr>
                            <w:pStyle w:val="BalloonText"/>
                            <w:jc w:val="both"/>
                          </w:pPr>
                          <w:r w:rsidRPr="00EB7846">
                            <w:rPr>
                              <w:rFonts w:ascii="Times New Roman" w:hAnsi="Times New Roman" w:cs="Times New Roman"/>
                              <w:color w:val="000000" w:themeColor="text1"/>
                              <w:sz w:val="24"/>
                            </w:rPr>
                            <w:t>Menerapkan media pembelajaran</w:t>
                          </w:r>
                          <w:r>
                            <w:rPr>
                              <w:rFonts w:ascii="Times New Roman" w:hAnsi="Times New Roman" w:cs="Times New Roman"/>
                              <w:color w:val="000000" w:themeColor="text1"/>
                              <w:sz w:val="24"/>
                            </w:rPr>
                            <w:t>.</w:t>
                          </w:r>
                        </w:p>
                        <w:p w:rsidR="0087236F" w:rsidRDefault="0087236F" w:rsidP="0087236F">
                          <w:pPr>
                            <w:pStyle w:val="BalloonText"/>
                            <w:ind w:left="-76"/>
                            <w:jc w:val="both"/>
                          </w:pPr>
                        </w:p>
                      </w:txbxContent>
                    </v:textbox>
                  </v:shape>
                </v:group>
                <v:group id="Group 149" o:spid="_x0000_s1091" style="position:absolute;left:40788;top:40069;width:14269;height:18318" coordsize="14268,18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line id="Straight Connector 141" o:spid="_x0000_s1092" style="position:absolute;visibility:visible;mso-wrap-style:square" from="14268,0" to="14268,16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5QvcMAAADcAAAADwAAAGRycy9kb3ducmV2LnhtbERP3UrDMBS+H/gO4QjeubRFpXZNhwyU&#10;KcJc9QHOmmMbbE5KErf69kYQdnc+vt9Tr2c7iiP5YBwryJcZCOLOacO9go/3x+sSRIjIGkfHpOCH&#10;Aqybi0WNlXYn3tOxjb1IIRwqVDDEOFVShm4gi2HpJuLEfTpvMSboe6k9nlK4HWWRZXfSouHUMOBE&#10;m4G6r/bbKjCH/fhSbJ933rT3eRlvn143b4VSV5fzwwpEpDmexf/urU7zb3L4eyZdI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eUL3DAAAA3AAAAA8AAAAAAAAAAAAA&#10;AAAAoQIAAGRycy9kb3ducmV2LnhtbFBLBQYAAAAABAAEAPkAAACRAwAAAAA=&#10;" strokecolor="black [3200]" strokeweight="2pt">
                    <v:shadow on="t" color="black" opacity="24903f" origin=",.5" offset="0,.55556mm"/>
                  </v:line>
                  <v:line id="Straight Connector 142" o:spid="_x0000_s1093" style="position:absolute;flip:x;visibility:visible;mso-wrap-style:square" from="0,16613" to="14243,16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0yt8EAAADcAAAADwAAAGRycy9kb3ducmV2LnhtbERPS4vCMBC+C/6HMAveNPWBlGpaFkHY&#10;w4Lr4+JtaMa2u82kJFHrv98Igrf5+J6zLnrTihs531hWMJ0kIIhLqxuuFJyO23EKwgdkja1lUvAg&#10;D0U+HKwx0/bOe7odQiViCPsMFdQhdJmUvqzJoJ/YjjhyF+sMhghdJbXDeww3rZwlyVIabDg21NjR&#10;pqby73A1Cs6m3Tn6flzK+Wn6gz51v+nOKTX66D9XIAL14S1+ub90nL+YwfOZeIHM/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bTK3wQAAANwAAAAPAAAAAAAAAAAAAAAA&#10;AKECAABkcnMvZG93bnJldi54bWxQSwUGAAAAAAQABAD5AAAAjwMAAAAA&#10;" strokecolor="black [3200]" strokeweight="2pt">
                    <v:shadow on="t" color="black" opacity="24903f" origin=",.5" offset="0,.55556mm"/>
                  </v:line>
                  <v:shape id="Straight Arrow Connector 143" o:spid="_x0000_s1094" type="#_x0000_t32" style="position:absolute;top:16546;width:0;height:17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YmTcIAAADcAAAADwAAAGRycy9kb3ducmV2LnhtbERPS2vCQBC+F/oflil4q5vWIhLdBJGW&#10;Rm/1gddhd0yi2dmQ3cb477tCwdt8fM9Z5INtRE+drx0reBsnIIi1MzWXCva7r9cZCB+QDTaOScGN&#10;POTZ89MCU+Ou/EP9NpQihrBPUUEVQptK6XVFFv3YtcSRO7nOYoiwK6Xp8BrDbSPfk2QqLdYcGyps&#10;aVWRvmx/rQI8Fvp8Kabf+tgsi7Xu8XN12Cg1ehmWcxCBhvAQ/7sLE+d/TOD+TLxAZ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GYmTcIAAADcAAAADwAAAAAAAAAAAAAA&#10;AAChAgAAZHJzL2Rvd25yZXYueG1sUEsFBgAAAAAEAAQA+QAAAJADAAAAAA==&#10;" strokecolor="black [3200]" strokeweight="2pt">
                    <v:stroke endarrow="open"/>
                    <v:shadow on="t" color="black" opacity="24903f" origin=",.5" offset="0,.55556mm"/>
                  </v:shape>
                </v:group>
                <v:group id="Group 145" o:spid="_x0000_s1095" style="position:absolute;left:29795;top:58665;width:23040;height:6883"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rect id="Rectangle 146" o:spid="_x0000_s1096"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JtcMA&#10;AADcAAAADwAAAGRycy9kb3ducmV2LnhtbERPTWsCMRC9C/6HMEIvotlKEdkaRQTrIljQ1kNvw2bc&#10;LG4mYZPq+u8boeBtHu9z5svONuJKbagdK3gdZyCIS6drrhR8f21GMxAhImtsHJOCOwVYLvq9Oeba&#10;3fhA12OsRArhkKMCE6PPpQylIYth7Dxx4s6utRgTbCupW7ylcNvISZZNpcWaU4NBT2tD5eX4axVs&#10;tma4krv9yRfh82wnhf/YDn+Uehl0q3cQkbr4FP+7C53mv03h8Uy6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JtcMAAADcAAAADwAAAAAAAAAAAAAAAACYAgAAZHJzL2Rv&#10;d25yZXYueG1sUEsFBgAAAAAEAAQA9QAAAIgDAAAAAA==&#10;" filled="f" strokecolor="black [3213]" strokeweight="2pt"/>
                  <v:shape id="Text Box 147" o:spid="_x0000_s1097"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crt8MA&#10;AADcAAAADwAAAGRycy9kb3ducmV2LnhtbERPS4vCMBC+L/gfwgje1lRZV6lGkYKsiHvwcfE2NmNb&#10;bCa1iVr99ZsFwdt8fM+ZzBpTihvVrrCsoNeNQBCnVhecKdjvFp8jEM4jaywtk4IHOZhNWx8TjLW9&#10;84ZuW5+JEMIuRgW591UspUtzMui6tiIO3MnWBn2AdSZ1jfcQbkrZj6JvabDg0JBjRUlO6Xl7NQpW&#10;yeIXN8e+GT3L5Gd9mleX/WGgVKfdzMcgPDX+LX65lzrM/xrC/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crt8MAAADcAAAADwAAAAAAAAAAAAAAAACYAgAAZHJzL2Rv&#10;d25yZXYueG1sUEsFBgAAAAAEAAQA9QAAAIgDAAAAAA==&#10;" filled="f" stroked="f" strokeweight=".5pt">
                    <v:textbox>
                      <w:txbxContent>
                        <w:p w:rsidR="0087236F" w:rsidRDefault="0087236F" w:rsidP="0087236F">
                          <w:pPr>
                            <w:pStyle w:val="BalloonText"/>
                            <w:ind w:left="-76"/>
                            <w:jc w:val="both"/>
                          </w:pPr>
                          <w:r w:rsidRPr="00EB7846">
                            <w:rPr>
                              <w:rFonts w:ascii="Times New Roman" w:hAnsi="Times New Roman" w:cs="Times New Roman"/>
                              <w:color w:val="000000" w:themeColor="text1"/>
                              <w:sz w:val="24"/>
                            </w:rPr>
                            <w:t>Tahapan evaluasi ini dilakukan untuk menentukan layak atau tidaknya media pembelajaran</w:t>
                          </w:r>
                        </w:p>
                      </w:txbxContent>
                    </v:textbox>
                  </v:shape>
                </v:group>
                <v:line id="Straight Connector 148" o:spid="_x0000_s1098" style="position:absolute;visibility:visible;mso-wrap-style:square" from="3390,66987" to="40788,66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T5IMYAAADcAAAADwAAAGRycy9kb3ducmV2LnhtbESP0UoDMRBF34X+QxjBN5vtolK3TUsp&#10;KFUE7doPmG6mu8HNZEliu/698yD4NsO9c++Z5Xr0vTpTTC6wgdm0AEXcBOu4NXD4fLqdg0oZ2WIf&#10;mAz8UIL1anK1xMqGC+/pXOdWSQinCg10OQ+V1qnpyGOahoFYtFOIHrOssdU24kXCfa/LonjQHh1L&#10;Q4cDbTtqvupvb8Ad9/1ruXt5j65+nM3z/fPb9qM05uZ63CxAZRrzv/nvemcF/05o5RmZQK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Mk+SDGAAAA3AAAAA8AAAAAAAAA&#10;AAAAAAAAoQIAAGRycy9kb3ducmV2LnhtbFBLBQYAAAAABAAEAPkAAACUAwAAAAA=&#10;" strokecolor="black [3200]" strokeweight="2pt">
                  <v:shadow on="t" color="black" opacity="24903f" origin=",.5" offset="0,.55556mm"/>
                </v:line>
                <v:line id="Straight Connector 151" o:spid="_x0000_s1099" style="position:absolute;visibility:visible;mso-wrap-style:square" from="3390,56199" to="3390,670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fGYMMAAADcAAAADwAAAGRycy9kb3ducmV2LnhtbERP3WrCMBS+F/YO4Qx2N9MWHK4aRQTF&#10;jcG08wGOzbENNiclybR7+2Uw8O58fL9nvhxsJ67kg3GsIB9nIIhrpw03Co5fm+cpiBCRNXaOScEP&#10;BVguHkZzLLW78YGuVWxECuFQooI2xr6UMtQtWQxj1xMn7uy8xZigb6T2eEvhtpNFlr1Ii4ZTQ4s9&#10;rVuqL9W3VWBOh+692L19elO95tM42X6s94VST4/DagYi0hDv4n/3Tqf5kxz+nkkX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HxmDDAAAA3AAAAA8AAAAAAAAAAAAA&#10;AAAAoQIAAGRycy9kb3ducmV2LnhtbFBLBQYAAAAABAAEAPkAAACRAwAAAAA=&#10;" strokecolor="black [3200]" strokeweight="2pt">
                  <v:shadow on="t" color="black" opacity="24903f" origin=",.5" offset="0,.55556mm"/>
                </v:line>
                <v:line id="Straight Connector 152" o:spid="_x0000_s1100" style="position:absolute;visibility:visible;mso-wrap-style:square" from="40788,65549" to="40788,670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VYF8IAAADcAAAADwAAAGRycy9kb3ducmV2LnhtbERP3WrCMBS+H+wdwhl4p6kFh+uMMgRF&#10;h6B2e4Cz5qwNa05KErW+vRGE3Z2P7/fMFr1txZl8MI4VjEcZCOLKacO1gu+v1XAKIkRkja1jUnCl&#10;AIv589MMC+0ufKRzGWuRQjgUqKCJsSukDFVDFsPIdcSJ+3XeYkzQ11J7vKRw28o8y16lRcOpocGO&#10;lg1Vf+XJKjA/x/Yz32z33pRv42mcrHfLQ67U4KX/eAcRqY//4od7o9P8SQ73Z9IFcn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VYF8IAAADcAAAADwAAAAAAAAAAAAAA&#10;AAChAgAAZHJzL2Rvd25yZXYueG1sUEsFBgAAAAAEAAQA+QAAAJADAAAAAA==&#10;" strokecolor="black [3200]" strokeweight="2pt">
                  <v:shadow on="t" color="black" opacity="24903f" origin=",.5" offset="0,.55556mm"/>
                </v:line>
                <v:shape id="Straight Arrow Connector 153" o:spid="_x0000_s1101" type="#_x0000_t32" style="position:absolute;left:23836;top:66987;width:0;height:2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wkMIAAADcAAAADwAAAGRycy9kb3ducmV2LnhtbERPS2vCQBC+F/oflil4q5tWKhLdBJGW&#10;Rm/1gddhd0yi2dmQ3cb477tCwdt8fM9Z5INtRE+drx0reBsnIIi1MzWXCva7r9cZCB+QDTaOScGN&#10;POTZ89MCU+Ou/EP9NpQihrBPUUEVQptK6XVFFv3YtcSRO7nOYoiwK6Xp8BrDbSPfk2QqLdYcGyps&#10;aVWRvmx/rQI8Fvp8Kabf+tgsi7Xu8XN12Cg1ehmWcxCBhvAQ/7sLE+d/TOD+TLxAZ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b+wkMIAAADcAAAADwAAAAAAAAAAAAAA&#10;AAChAgAAZHJzL2Rvd25yZXYueG1sUEsFBgAAAAAEAAQA+QAAAJADAAAAAA==&#10;" strokecolor="black [3200]" strokeweight="2pt">
                  <v:stroke endarrow="open"/>
                  <v:shadow on="t" color="black" opacity="24903f" origin=",.5" offset="0,.55556mm"/>
                </v:shape>
              </v:group>
            </w:pict>
          </mc:Fallback>
        </mc:AlternateContent>
      </w:r>
      <w:r w:rsidRPr="00CB362C">
        <w:rPr>
          <w:rFonts w:ascii="Times New Roman" w:hAnsi="Times New Roman" w:cs="Times New Roman"/>
        </w:rPr>
        <mc:AlternateContent>
          <mc:Choice Requires="wps">
            <w:drawing>
              <wp:anchor distT="0" distB="0" distL="114300" distR="114300" simplePos="0" relativeHeight="251659264" behindDoc="0" locked="0" layoutInCell="1" allowOverlap="1" wp14:anchorId="5CF720E2" wp14:editId="0FB55F5D">
                <wp:simplePos x="0" y="0"/>
                <wp:positionH relativeFrom="column">
                  <wp:posOffset>8890</wp:posOffset>
                </wp:positionH>
                <wp:positionV relativeFrom="paragraph">
                  <wp:posOffset>-340995</wp:posOffset>
                </wp:positionV>
                <wp:extent cx="5572125" cy="4572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5572125" cy="457200"/>
                        </a:xfrm>
                        <a:prstGeom prst="rect">
                          <a:avLst/>
                        </a:prstGeom>
                        <a:solidFill>
                          <a:prstClr val="white"/>
                        </a:solidFill>
                        <a:ln>
                          <a:noFill/>
                        </a:ln>
                        <a:effectLst/>
                      </wps:spPr>
                      <wps:txbx>
                        <w:txbxContent>
                          <w:p w:rsidR="0087236F" w:rsidRPr="00D614B0" w:rsidRDefault="0087236F" w:rsidP="0087236F">
                            <w:pPr>
                              <w:pStyle w:val="Gambar1"/>
                            </w:pPr>
                            <w:bookmarkStart w:id="39" w:name="_Toc185377507"/>
                            <w:bookmarkStart w:id="40" w:name="_Toc201265648"/>
                            <w:r w:rsidRPr="00D614B0">
                              <w:t xml:space="preserve">Gambar 2. </w:t>
                            </w:r>
                            <w:r>
                              <w:fldChar w:fldCharType="begin"/>
                            </w:r>
                            <w:r>
                              <w:instrText xml:space="preserve"> SEQ Gambar_2. \* ARABIC </w:instrText>
                            </w:r>
                            <w:r>
                              <w:fldChar w:fldCharType="separate"/>
                            </w:r>
                            <w:r>
                              <w:t>1</w:t>
                            </w:r>
                            <w:r>
                              <w:fldChar w:fldCharType="end"/>
                            </w:r>
                            <w:r w:rsidRPr="00D614B0">
                              <w:t xml:space="preserve"> Kerangka Berpikir</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F720E2" id="Text Box 43" o:spid="_x0000_s1102" type="#_x0000_t202" style="position:absolute;left:0;text-align:left;margin-left:.7pt;margin-top:-26.85pt;width:438.7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" stroked="f">
                <v:textbox inset="0,0,0,0">
                  <w:txbxContent>
                    <w:p w:rsidR="0087236F" w:rsidRPr="00D614B0" w:rsidRDefault="0087236F" w:rsidP="0087236F">
                      <w:pPr>
                        <w:pStyle w:val="Gambar1"/>
                      </w:pPr>
                      <w:bookmarkStart w:id="41" w:name="_Toc185377507"/>
                      <w:bookmarkStart w:id="42" w:name="_Toc201265648"/>
                      <w:r w:rsidRPr="00D614B0">
                        <w:t xml:space="preserve">Gambar 2. </w:t>
                      </w:r>
                      <w:r>
                        <w:fldChar w:fldCharType="begin"/>
                      </w:r>
                      <w:r>
                        <w:instrText xml:space="preserve"> SEQ Gambar_2. \* ARABIC </w:instrText>
                      </w:r>
                      <w:r>
                        <w:fldChar w:fldCharType="separate"/>
                      </w:r>
                      <w:r>
                        <w:t>1</w:t>
                      </w:r>
                      <w:r>
                        <w:fldChar w:fldCharType="end"/>
                      </w:r>
                      <w:r w:rsidRPr="00D614B0">
                        <w:t xml:space="preserve"> Kerangka Berpikir</w:t>
                      </w:r>
                      <w:bookmarkEnd w:id="41"/>
                      <w:bookmarkEnd w:id="42"/>
                    </w:p>
                  </w:txbxContent>
                </v:textbox>
              </v:shape>
            </w:pict>
          </mc:Fallback>
        </mc:AlternateContent>
      </w:r>
      <w:r w:rsidRPr="00CB362C">
        <w:rPr>
          <w:rFonts w:ascii="Times New Roman" w:hAnsi="Times New Roman" w:cs="Times New Roman"/>
          <w:color w:val="000000" w:themeColor="text1"/>
          <w:sz w:val="24"/>
          <w:szCs w:val="24"/>
        </w:rPr>
        <w:tab/>
      </w:r>
    </w:p>
    <w:p w:rsidR="0087236F" w:rsidRPr="00CB362C" w:rsidRDefault="0087236F" w:rsidP="0087236F">
      <w:pPr>
        <w:tabs>
          <w:tab w:val="left" w:pos="6225"/>
        </w:tabs>
        <w:spacing w:after="0" w:line="360" w:lineRule="auto"/>
        <w:ind w:left="568"/>
        <w:jc w:val="both"/>
        <w:rPr>
          <w:rFonts w:ascii="Times New Roman" w:hAnsi="Times New Roman" w:cs="Times New Roman"/>
          <w:color w:val="000000" w:themeColor="text1"/>
          <w:sz w:val="24"/>
          <w:szCs w:val="24"/>
        </w:rPr>
      </w:pPr>
    </w:p>
    <w:p w:rsidR="0087236F" w:rsidRPr="00CB362C" w:rsidRDefault="0087236F" w:rsidP="0087236F">
      <w:pPr>
        <w:tabs>
          <w:tab w:val="left" w:pos="5672"/>
        </w:tabs>
        <w:spacing w:after="0" w:line="36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b/>
      </w:r>
    </w:p>
    <w:p w:rsidR="0087236F" w:rsidRPr="00CB362C" w:rsidRDefault="0087236F" w:rsidP="0087236F">
      <w:pPr>
        <w:jc w:val="both"/>
        <w:rPr>
          <w:rFonts w:ascii="Times New Roman" w:hAnsi="Times New Roman" w:cs="Times New Roman"/>
          <w:color w:val="000000" w:themeColor="text1"/>
        </w:rPr>
      </w:pPr>
    </w:p>
    <w:p w:rsidR="0087236F" w:rsidRPr="00CB362C" w:rsidRDefault="0087236F" w:rsidP="0087236F">
      <w:pPr>
        <w:jc w:val="both"/>
        <w:rPr>
          <w:rFonts w:ascii="Times New Roman" w:hAnsi="Times New Roman" w:cs="Times New Roman"/>
          <w:color w:val="000000" w:themeColor="text1"/>
        </w:rPr>
      </w:pPr>
    </w:p>
    <w:p w:rsidR="0087236F" w:rsidRPr="00CB362C" w:rsidRDefault="0087236F" w:rsidP="0087236F">
      <w:pPr>
        <w:pStyle w:val="ListParagraph"/>
        <w:spacing w:line="360" w:lineRule="auto"/>
        <w:ind w:left="1494"/>
        <w:jc w:val="both"/>
        <w:rPr>
          <w:rFonts w:ascii="Times New Roman" w:hAnsi="Times New Roman" w:cs="Times New Roman"/>
          <w:color w:val="000000" w:themeColor="text1"/>
          <w:sz w:val="24"/>
        </w:rPr>
      </w:pPr>
    </w:p>
    <w:p w:rsidR="0087236F" w:rsidRPr="00CB362C" w:rsidRDefault="0087236F" w:rsidP="0087236F">
      <w:pPr>
        <w:pStyle w:val="ListParagraph"/>
        <w:spacing w:line="360" w:lineRule="auto"/>
        <w:ind w:left="1494"/>
        <w:jc w:val="both"/>
        <w:rPr>
          <w:rFonts w:ascii="Times New Roman" w:hAnsi="Times New Roman" w:cs="Times New Roman"/>
          <w:color w:val="000000" w:themeColor="text1"/>
          <w:sz w:val="24"/>
        </w:rPr>
      </w:pPr>
    </w:p>
    <w:p w:rsidR="0087236F" w:rsidRPr="00CB362C" w:rsidRDefault="0087236F" w:rsidP="0087236F">
      <w:pPr>
        <w:spacing w:line="360" w:lineRule="auto"/>
        <w:ind w:left="1134"/>
        <w:jc w:val="both"/>
        <w:rPr>
          <w:rFonts w:ascii="Times New Roman" w:hAnsi="Times New Roman" w:cs="Times New Roman"/>
          <w:color w:val="000000" w:themeColor="text1"/>
          <w:sz w:val="24"/>
        </w:rPr>
      </w:pPr>
    </w:p>
    <w:p w:rsidR="0087236F" w:rsidRPr="00CB362C" w:rsidRDefault="0087236F" w:rsidP="0087236F">
      <w:pPr>
        <w:jc w:val="both"/>
        <w:rPr>
          <w:rFonts w:ascii="Times New Roman" w:hAnsi="Times New Roman" w:cs="Times New Roman"/>
          <w:color w:val="000000" w:themeColor="text1"/>
          <w:sz w:val="24"/>
        </w:rPr>
      </w:pPr>
    </w:p>
    <w:p w:rsidR="0087236F" w:rsidRPr="00CB362C" w:rsidRDefault="0087236F" w:rsidP="0087236F">
      <w:pPr>
        <w:jc w:val="both"/>
        <w:rPr>
          <w:rFonts w:ascii="Times New Roman" w:hAnsi="Times New Roman" w:cs="Times New Roman"/>
          <w:color w:val="000000" w:themeColor="text1"/>
          <w:sz w:val="24"/>
        </w:rPr>
      </w:pPr>
    </w:p>
    <w:p w:rsidR="0087236F" w:rsidRPr="00CB362C" w:rsidRDefault="0087236F" w:rsidP="0087236F">
      <w:pPr>
        <w:jc w:val="both"/>
        <w:rPr>
          <w:rFonts w:ascii="Times New Roman" w:hAnsi="Times New Roman" w:cs="Times New Roman"/>
          <w:color w:val="000000" w:themeColor="text1"/>
          <w:sz w:val="24"/>
        </w:rPr>
      </w:pPr>
    </w:p>
    <w:p w:rsidR="0087236F" w:rsidRPr="00CB362C" w:rsidRDefault="0087236F" w:rsidP="0087236F">
      <w:pPr>
        <w:jc w:val="both"/>
        <w:rPr>
          <w:rFonts w:ascii="Times New Roman" w:hAnsi="Times New Roman" w:cs="Times New Roman"/>
          <w:color w:val="000000" w:themeColor="text1"/>
          <w:sz w:val="24"/>
        </w:rPr>
      </w:pPr>
    </w:p>
    <w:p w:rsidR="0087236F" w:rsidRPr="00CB362C" w:rsidRDefault="0087236F" w:rsidP="0087236F">
      <w:pPr>
        <w:jc w:val="both"/>
        <w:rPr>
          <w:rFonts w:ascii="Times New Roman" w:hAnsi="Times New Roman" w:cs="Times New Roman"/>
          <w:color w:val="000000" w:themeColor="text1"/>
          <w:sz w:val="24"/>
        </w:rPr>
      </w:pPr>
    </w:p>
    <w:p w:rsidR="0087236F" w:rsidRPr="00CB362C" w:rsidRDefault="0087236F" w:rsidP="0087236F">
      <w:pPr>
        <w:jc w:val="both"/>
        <w:rPr>
          <w:rFonts w:ascii="Times New Roman" w:hAnsi="Times New Roman" w:cs="Times New Roman"/>
          <w:color w:val="000000" w:themeColor="text1"/>
          <w:sz w:val="24"/>
        </w:rPr>
      </w:pPr>
    </w:p>
    <w:p w:rsidR="0087236F" w:rsidRPr="00CB362C" w:rsidRDefault="0087236F" w:rsidP="0087236F">
      <w:pPr>
        <w:tabs>
          <w:tab w:val="left" w:pos="3123"/>
        </w:tabs>
        <w:jc w:val="both"/>
        <w:rPr>
          <w:rFonts w:ascii="Times New Roman" w:hAnsi="Times New Roman" w:cs="Times New Roman"/>
          <w:color w:val="000000" w:themeColor="text1"/>
          <w:sz w:val="24"/>
        </w:rPr>
      </w:pPr>
    </w:p>
    <w:p w:rsidR="0087236F" w:rsidRPr="00CB362C" w:rsidRDefault="0087236F" w:rsidP="0087236F">
      <w:pPr>
        <w:spacing w:after="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br/>
      </w:r>
    </w:p>
    <w:p w:rsidR="0087236F" w:rsidRPr="00CB362C" w:rsidRDefault="0087236F" w:rsidP="0087236F">
      <w:pPr>
        <w:spacing w:after="0"/>
        <w:jc w:val="both"/>
        <w:rPr>
          <w:rFonts w:ascii="Times New Roman" w:hAnsi="Times New Roman" w:cs="Times New Roman"/>
          <w:color w:val="000000" w:themeColor="text1"/>
          <w:sz w:val="24"/>
        </w:rPr>
      </w:pPr>
    </w:p>
    <w:p w:rsidR="0087236F" w:rsidRPr="00CB362C"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Pr="00CB362C"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Pr="00CB362C"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Pr="00CB362C"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Pr="00CB362C"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Pr="00CB362C" w:rsidRDefault="0087236F" w:rsidP="0087236F">
      <w:pPr>
        <w:pStyle w:val="ListParagraph"/>
        <w:spacing w:after="0" w:line="360" w:lineRule="auto"/>
        <w:ind w:left="426"/>
        <w:jc w:val="both"/>
        <w:rPr>
          <w:rFonts w:ascii="Times New Roman" w:hAnsi="Times New Roman" w:cs="Times New Roman"/>
          <w:b/>
          <w:color w:val="FF0000"/>
          <w:sz w:val="24"/>
        </w:rPr>
      </w:pPr>
    </w:p>
    <w:p w:rsidR="0087236F" w:rsidRPr="00FF17D4" w:rsidRDefault="0087236F" w:rsidP="001D4D54">
      <w:pPr>
        <w:pStyle w:val="proposal2"/>
        <w:numPr>
          <w:ilvl w:val="1"/>
          <w:numId w:val="16"/>
        </w:numPr>
        <w:spacing w:line="480" w:lineRule="auto"/>
        <w:ind w:left="426"/>
        <w:rPr>
          <w:b/>
          <w:bCs/>
          <w:color w:val="FF0000"/>
        </w:rPr>
      </w:pPr>
      <w:bookmarkStart w:id="43" w:name="_Toc201266088"/>
      <w:r w:rsidRPr="00FF17D4">
        <w:rPr>
          <w:b/>
          <w:bCs/>
        </w:rPr>
        <w:lastRenderedPageBreak/>
        <w:t>Hipotesis</w:t>
      </w:r>
      <w:bookmarkEnd w:id="43"/>
    </w:p>
    <w:p w:rsidR="0087236F" w:rsidRPr="00CB362C" w:rsidRDefault="0087236F" w:rsidP="0087236F">
      <w:pPr>
        <w:pStyle w:val="ListParagraph"/>
        <w:spacing w:after="0" w:line="480" w:lineRule="auto"/>
        <w:ind w:left="426" w:firstLine="567"/>
        <w:jc w:val="both"/>
        <w:rPr>
          <w:rFonts w:ascii="Times New Roman" w:hAnsi="Times New Roman" w:cs="Times New Roman"/>
          <w:b/>
          <w:color w:val="FF0000"/>
          <w:sz w:val="24"/>
        </w:rPr>
      </w:pPr>
      <w:r w:rsidRPr="00CB362C">
        <w:rPr>
          <w:rFonts w:ascii="Times New Roman" w:hAnsi="Times New Roman" w:cs="Times New Roman"/>
          <w:color w:val="000000" w:themeColor="text1"/>
          <w:sz w:val="24"/>
        </w:rPr>
        <w:t xml:space="preserve">Dengan dikembangkannya Media Pembelajaran Video Animasi Interaktif Berbantuan Aplikasi </w:t>
      </w:r>
      <w:r w:rsidRPr="00CB362C">
        <w:rPr>
          <w:rFonts w:ascii="Times New Roman" w:hAnsi="Times New Roman" w:cs="Times New Roman"/>
          <w:i/>
          <w:color w:val="000000" w:themeColor="text1"/>
          <w:sz w:val="24"/>
        </w:rPr>
        <w:t xml:space="preserve">Canva </w:t>
      </w:r>
      <w:r w:rsidRPr="00CB362C">
        <w:rPr>
          <w:rFonts w:ascii="Times New Roman" w:hAnsi="Times New Roman" w:cs="Times New Roman"/>
          <w:color w:val="000000" w:themeColor="text1"/>
          <w:sz w:val="24"/>
        </w:rPr>
        <w:t>pada Pelajaran IPAS Materi Norma Dalam Adat Istiadat Daerahku</w:t>
      </w:r>
      <w:r w:rsidRPr="00CB362C">
        <w:rPr>
          <w:rFonts w:ascii="Times New Roman" w:hAnsi="Times New Roman" w:cs="Times New Roman"/>
          <w:i/>
          <w:color w:val="000000" w:themeColor="text1"/>
          <w:sz w:val="24"/>
        </w:rPr>
        <w:t>,</w:t>
      </w:r>
      <w:r w:rsidRPr="00CB362C">
        <w:rPr>
          <w:rFonts w:ascii="Times New Roman" w:hAnsi="Times New Roman" w:cs="Times New Roman"/>
          <w:color w:val="000000" w:themeColor="text1"/>
          <w:sz w:val="24"/>
        </w:rPr>
        <w:t xml:space="preserve"> akan menunjukkan peningkatan hasil belajar siswa kelas IV Sekolah Dasar Negeri 108306 Tanjung Garbus.</w:t>
      </w:r>
    </w:p>
    <w:p w:rsidR="00475D6C" w:rsidRPr="00F07063" w:rsidRDefault="00475D6C" w:rsidP="000E6A44"/>
    <w:sectPr w:rsidR="00475D6C" w:rsidRPr="00F07063" w:rsidSect="00475D6C">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4D54" w:rsidRDefault="001D4D54" w:rsidP="00475D6C">
      <w:pPr>
        <w:spacing w:after="0" w:line="240" w:lineRule="auto"/>
      </w:pPr>
      <w:r>
        <w:separator/>
      </w:r>
    </w:p>
  </w:endnote>
  <w:endnote w:type="continuationSeparator" w:id="0">
    <w:p w:rsidR="001D4D54" w:rsidRDefault="001D4D54" w:rsidP="00475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4D54" w:rsidRDefault="001D4D54" w:rsidP="00475D6C">
      <w:pPr>
        <w:spacing w:after="0" w:line="240" w:lineRule="auto"/>
      </w:pPr>
      <w:r>
        <w:separator/>
      </w:r>
    </w:p>
  </w:footnote>
  <w:footnote w:type="continuationSeparator" w:id="0">
    <w:p w:rsidR="001D4D54" w:rsidRDefault="001D4D54" w:rsidP="00475D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1951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60" o:spid="_x0000_s2062"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1951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61" o:spid="_x0000_s2063"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1951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59" o:spid="_x0000_s2061"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2309A"/>
    <w:multiLevelType w:val="multilevel"/>
    <w:tmpl w:val="2452A59C"/>
    <w:lvl w:ilvl="0">
      <w:start w:val="1"/>
      <w:numFmt w:val="decimal"/>
      <w:lvlText w:val="%1."/>
      <w:lvlJc w:val="left"/>
      <w:pPr>
        <w:ind w:left="1844" w:hanging="360"/>
      </w:pPr>
      <w:rPr>
        <w:rFonts w:hint="default"/>
      </w:rPr>
    </w:lvl>
    <w:lvl w:ilvl="1">
      <w:start w:val="2"/>
      <w:numFmt w:val="decimal"/>
      <w:isLgl/>
      <w:lvlText w:val="%1.%2"/>
      <w:lvlJc w:val="left"/>
      <w:pPr>
        <w:ind w:left="2629" w:hanging="360"/>
      </w:pPr>
      <w:rPr>
        <w:rFonts w:hint="default"/>
        <w:color w:val="000000" w:themeColor="text1"/>
      </w:rPr>
    </w:lvl>
    <w:lvl w:ilvl="2">
      <w:start w:val="1"/>
      <w:numFmt w:val="decimal"/>
      <w:isLgl/>
      <w:lvlText w:val="%1.%2.%3"/>
      <w:lvlJc w:val="left"/>
      <w:pPr>
        <w:ind w:left="2204" w:hanging="720"/>
      </w:pPr>
      <w:rPr>
        <w:rFonts w:hint="default"/>
      </w:rPr>
    </w:lvl>
    <w:lvl w:ilvl="3">
      <w:start w:val="1"/>
      <w:numFmt w:val="decimal"/>
      <w:isLgl/>
      <w:lvlText w:val="%1.%2.%3.%4"/>
      <w:lvlJc w:val="left"/>
      <w:pPr>
        <w:ind w:left="2204" w:hanging="720"/>
      </w:pPr>
      <w:rPr>
        <w:rFonts w:hint="default"/>
      </w:rPr>
    </w:lvl>
    <w:lvl w:ilvl="4">
      <w:start w:val="1"/>
      <w:numFmt w:val="decimal"/>
      <w:isLgl/>
      <w:lvlText w:val="%1.%2.%3.%4.%5"/>
      <w:lvlJc w:val="left"/>
      <w:pPr>
        <w:ind w:left="2564" w:hanging="1080"/>
      </w:pPr>
      <w:rPr>
        <w:rFonts w:hint="default"/>
      </w:rPr>
    </w:lvl>
    <w:lvl w:ilvl="5">
      <w:start w:val="1"/>
      <w:numFmt w:val="decimal"/>
      <w:isLgl/>
      <w:lvlText w:val="%1.%2.%3.%4.%5.%6"/>
      <w:lvlJc w:val="left"/>
      <w:pPr>
        <w:ind w:left="2564" w:hanging="1080"/>
      </w:pPr>
      <w:rPr>
        <w:rFonts w:hint="default"/>
      </w:rPr>
    </w:lvl>
    <w:lvl w:ilvl="6">
      <w:start w:val="1"/>
      <w:numFmt w:val="decimal"/>
      <w:isLgl/>
      <w:lvlText w:val="%1.%2.%3.%4.%5.%6.%7"/>
      <w:lvlJc w:val="left"/>
      <w:pPr>
        <w:ind w:left="2924" w:hanging="1440"/>
      </w:pPr>
      <w:rPr>
        <w:rFonts w:hint="default"/>
      </w:rPr>
    </w:lvl>
    <w:lvl w:ilvl="7">
      <w:start w:val="1"/>
      <w:numFmt w:val="decimal"/>
      <w:isLgl/>
      <w:lvlText w:val="%1.%2.%3.%4.%5.%6.%7.%8"/>
      <w:lvlJc w:val="left"/>
      <w:pPr>
        <w:ind w:left="2924" w:hanging="1440"/>
      </w:pPr>
      <w:rPr>
        <w:rFonts w:hint="default"/>
      </w:rPr>
    </w:lvl>
    <w:lvl w:ilvl="8">
      <w:start w:val="1"/>
      <w:numFmt w:val="decimal"/>
      <w:isLgl/>
      <w:lvlText w:val="%1.%2.%3.%4.%5.%6.%7.%8.%9"/>
      <w:lvlJc w:val="left"/>
      <w:pPr>
        <w:ind w:left="3284" w:hanging="1800"/>
      </w:pPr>
      <w:rPr>
        <w:rFonts w:hint="default"/>
      </w:rPr>
    </w:lvl>
  </w:abstractNum>
  <w:abstractNum w:abstractNumId="1">
    <w:nsid w:val="024A0800"/>
    <w:multiLevelType w:val="hybridMultilevel"/>
    <w:tmpl w:val="E9A05EAE"/>
    <w:lvl w:ilvl="0" w:tplc="257EC31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31D1FAD"/>
    <w:multiLevelType w:val="hybridMultilevel"/>
    <w:tmpl w:val="0B82C380"/>
    <w:lvl w:ilvl="0" w:tplc="B02E83B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3">
    <w:nsid w:val="0C4558C6"/>
    <w:multiLevelType w:val="hybridMultilevel"/>
    <w:tmpl w:val="312CD4EE"/>
    <w:lvl w:ilvl="0" w:tplc="3A482DC4">
      <w:start w:val="1"/>
      <w:numFmt w:val="decimal"/>
      <w:lvlText w:val="%1."/>
      <w:lvlJc w:val="left"/>
      <w:pPr>
        <w:ind w:left="2346"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0D0E7867"/>
    <w:multiLevelType w:val="hybridMultilevel"/>
    <w:tmpl w:val="3B6A9D26"/>
    <w:lvl w:ilvl="0" w:tplc="537AEAA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
    <w:nsid w:val="0E8666F4"/>
    <w:multiLevelType w:val="hybridMultilevel"/>
    <w:tmpl w:val="28408FA2"/>
    <w:lvl w:ilvl="0" w:tplc="A2C8750E">
      <w:start w:val="1"/>
      <w:numFmt w:val="decimal"/>
      <w:lvlText w:val="%1."/>
      <w:lvlJc w:val="left"/>
      <w:pPr>
        <w:ind w:left="644"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1ED46B1E"/>
    <w:multiLevelType w:val="hybridMultilevel"/>
    <w:tmpl w:val="D7A0C240"/>
    <w:lvl w:ilvl="0" w:tplc="976A2554">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nsid w:val="21283854"/>
    <w:multiLevelType w:val="multilevel"/>
    <w:tmpl w:val="11869878"/>
    <w:lvl w:ilvl="0">
      <w:start w:val="2"/>
      <w:numFmt w:val="decimal"/>
      <w:lvlText w:val="%1"/>
      <w:lvlJc w:val="left"/>
      <w:pPr>
        <w:ind w:left="660" w:hanging="660"/>
      </w:pPr>
      <w:rPr>
        <w:rFonts w:hint="default"/>
      </w:rPr>
    </w:lvl>
    <w:lvl w:ilvl="1">
      <w:start w:val="1"/>
      <w:numFmt w:val="decimal"/>
      <w:lvlText w:val="%1.%2"/>
      <w:lvlJc w:val="left"/>
      <w:pPr>
        <w:ind w:left="1158" w:hanging="660"/>
      </w:pPr>
      <w:rPr>
        <w:rFonts w:hint="default"/>
      </w:rPr>
    </w:lvl>
    <w:lvl w:ilvl="2">
      <w:start w:val="3"/>
      <w:numFmt w:val="decimal"/>
      <w:lvlText w:val="%1.%2.%3"/>
      <w:lvlJc w:val="left"/>
      <w:pPr>
        <w:ind w:left="1716" w:hanging="720"/>
      </w:pPr>
      <w:rPr>
        <w:rFonts w:hint="default"/>
        <w:b/>
        <w:bCs/>
        <w:i w:val="0"/>
        <w:iCs w:val="0"/>
      </w:rPr>
    </w:lvl>
    <w:lvl w:ilvl="3">
      <w:start w:val="1"/>
      <w:numFmt w:val="decimal"/>
      <w:lvlText w:val="%1.%2.%3.%4"/>
      <w:lvlJc w:val="left"/>
      <w:pPr>
        <w:ind w:left="2214" w:hanging="720"/>
      </w:pPr>
      <w:rPr>
        <w:rFonts w:hint="default"/>
        <w:b/>
        <w:bCs/>
      </w:rPr>
    </w:lvl>
    <w:lvl w:ilvl="4">
      <w:start w:val="1"/>
      <w:numFmt w:val="decimal"/>
      <w:lvlText w:val="%1.%2.%3.%4.%5"/>
      <w:lvlJc w:val="left"/>
      <w:pPr>
        <w:ind w:left="3072" w:hanging="1080"/>
      </w:pPr>
      <w:rPr>
        <w:rFonts w:hint="default"/>
      </w:rPr>
    </w:lvl>
    <w:lvl w:ilvl="5">
      <w:start w:val="1"/>
      <w:numFmt w:val="decimal"/>
      <w:lvlText w:val="%1.%2.%3.%4.%5.%6"/>
      <w:lvlJc w:val="left"/>
      <w:pPr>
        <w:ind w:left="3570" w:hanging="1080"/>
      </w:pPr>
      <w:rPr>
        <w:rFonts w:hint="default"/>
      </w:rPr>
    </w:lvl>
    <w:lvl w:ilvl="6">
      <w:start w:val="1"/>
      <w:numFmt w:val="decimal"/>
      <w:lvlText w:val="%1.%2.%3.%4.%5.%6.%7"/>
      <w:lvlJc w:val="left"/>
      <w:pPr>
        <w:ind w:left="4428" w:hanging="1440"/>
      </w:pPr>
      <w:rPr>
        <w:rFonts w:hint="default"/>
      </w:rPr>
    </w:lvl>
    <w:lvl w:ilvl="7">
      <w:start w:val="1"/>
      <w:numFmt w:val="decimal"/>
      <w:lvlText w:val="%1.%2.%3.%4.%5.%6.%7.%8"/>
      <w:lvlJc w:val="left"/>
      <w:pPr>
        <w:ind w:left="4926" w:hanging="1440"/>
      </w:pPr>
      <w:rPr>
        <w:rFonts w:hint="default"/>
      </w:rPr>
    </w:lvl>
    <w:lvl w:ilvl="8">
      <w:start w:val="1"/>
      <w:numFmt w:val="decimal"/>
      <w:lvlText w:val="%1.%2.%3.%4.%5.%6.%7.%8.%9"/>
      <w:lvlJc w:val="left"/>
      <w:pPr>
        <w:ind w:left="5784" w:hanging="1800"/>
      </w:pPr>
      <w:rPr>
        <w:rFonts w:hint="default"/>
      </w:rPr>
    </w:lvl>
  </w:abstractNum>
  <w:abstractNum w:abstractNumId="8">
    <w:nsid w:val="2BC13ED9"/>
    <w:multiLevelType w:val="hybridMultilevel"/>
    <w:tmpl w:val="B602DD12"/>
    <w:lvl w:ilvl="0" w:tplc="69AA208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nsid w:val="2FC428CC"/>
    <w:multiLevelType w:val="multilevel"/>
    <w:tmpl w:val="023CF398"/>
    <w:lvl w:ilvl="0">
      <w:start w:val="1"/>
      <w:numFmt w:val="decimal"/>
      <w:lvlText w:val="%1."/>
      <w:lvlJc w:val="left"/>
      <w:pPr>
        <w:ind w:left="1494" w:hanging="360"/>
      </w:pPr>
      <w:rPr>
        <w:rFonts w:hint="default"/>
        <w:b w:val="0"/>
      </w:rPr>
    </w:lvl>
    <w:lvl w:ilvl="1">
      <w:start w:val="1"/>
      <w:numFmt w:val="decimal"/>
      <w:isLgl/>
      <w:lvlText w:val="%1.%2"/>
      <w:lvlJc w:val="left"/>
      <w:pPr>
        <w:ind w:left="1674" w:hanging="540"/>
      </w:pPr>
      <w:rPr>
        <w:rFonts w:hint="default"/>
      </w:rPr>
    </w:lvl>
    <w:lvl w:ilvl="2">
      <w:start w:val="3"/>
      <w:numFmt w:val="decimal"/>
      <w:lvlText w:val="2.1.%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0">
    <w:nsid w:val="34793BF1"/>
    <w:multiLevelType w:val="multilevel"/>
    <w:tmpl w:val="1EE80374"/>
    <w:lvl w:ilvl="0">
      <w:start w:val="2"/>
      <w:numFmt w:val="decimal"/>
      <w:lvlText w:val="%1"/>
      <w:lvlJc w:val="left"/>
      <w:pPr>
        <w:ind w:left="660" w:hanging="660"/>
      </w:pPr>
      <w:rPr>
        <w:rFonts w:hint="default"/>
      </w:rPr>
    </w:lvl>
    <w:lvl w:ilvl="1">
      <w:start w:val="1"/>
      <w:numFmt w:val="decimal"/>
      <w:lvlText w:val="%1.%2"/>
      <w:lvlJc w:val="left"/>
      <w:pPr>
        <w:ind w:left="1158" w:hanging="660"/>
      </w:pPr>
      <w:rPr>
        <w:rFonts w:hint="default"/>
      </w:rPr>
    </w:lvl>
    <w:lvl w:ilvl="2">
      <w:start w:val="2"/>
      <w:numFmt w:val="decimal"/>
      <w:lvlText w:val="%1.%2.%3"/>
      <w:lvlJc w:val="left"/>
      <w:pPr>
        <w:ind w:left="1716" w:hanging="720"/>
      </w:pPr>
      <w:rPr>
        <w:rFonts w:hint="default"/>
        <w:b/>
        <w:bCs/>
      </w:rPr>
    </w:lvl>
    <w:lvl w:ilvl="3">
      <w:start w:val="2"/>
      <w:numFmt w:val="decimal"/>
      <w:lvlText w:val="%1.%2.%3.%4"/>
      <w:lvlJc w:val="left"/>
      <w:pPr>
        <w:ind w:left="2214" w:hanging="720"/>
      </w:pPr>
      <w:rPr>
        <w:rFonts w:hint="default"/>
        <w:b/>
        <w:bCs/>
      </w:rPr>
    </w:lvl>
    <w:lvl w:ilvl="4">
      <w:start w:val="1"/>
      <w:numFmt w:val="decimal"/>
      <w:lvlText w:val="%1.%2.%3.%4.%5"/>
      <w:lvlJc w:val="left"/>
      <w:pPr>
        <w:ind w:left="3072" w:hanging="1080"/>
      </w:pPr>
      <w:rPr>
        <w:rFonts w:hint="default"/>
      </w:rPr>
    </w:lvl>
    <w:lvl w:ilvl="5">
      <w:start w:val="1"/>
      <w:numFmt w:val="decimal"/>
      <w:lvlText w:val="%1.%2.%3.%4.%5.%6"/>
      <w:lvlJc w:val="left"/>
      <w:pPr>
        <w:ind w:left="3570" w:hanging="1080"/>
      </w:pPr>
      <w:rPr>
        <w:rFonts w:hint="default"/>
      </w:rPr>
    </w:lvl>
    <w:lvl w:ilvl="6">
      <w:start w:val="1"/>
      <w:numFmt w:val="decimal"/>
      <w:lvlText w:val="%1.%2.%3.%4.%5.%6.%7"/>
      <w:lvlJc w:val="left"/>
      <w:pPr>
        <w:ind w:left="4428" w:hanging="1440"/>
      </w:pPr>
      <w:rPr>
        <w:rFonts w:hint="default"/>
      </w:rPr>
    </w:lvl>
    <w:lvl w:ilvl="7">
      <w:start w:val="1"/>
      <w:numFmt w:val="decimal"/>
      <w:lvlText w:val="%1.%2.%3.%4.%5.%6.%7.%8"/>
      <w:lvlJc w:val="left"/>
      <w:pPr>
        <w:ind w:left="4926" w:hanging="1440"/>
      </w:pPr>
      <w:rPr>
        <w:rFonts w:hint="default"/>
      </w:rPr>
    </w:lvl>
    <w:lvl w:ilvl="8">
      <w:start w:val="1"/>
      <w:numFmt w:val="decimal"/>
      <w:lvlText w:val="%1.%2.%3.%4.%5.%6.%7.%8.%9"/>
      <w:lvlJc w:val="left"/>
      <w:pPr>
        <w:ind w:left="5784" w:hanging="1800"/>
      </w:pPr>
      <w:rPr>
        <w:rFonts w:hint="default"/>
      </w:rPr>
    </w:lvl>
  </w:abstractNum>
  <w:abstractNum w:abstractNumId="11">
    <w:nsid w:val="36324C59"/>
    <w:multiLevelType w:val="hybridMultilevel"/>
    <w:tmpl w:val="55644602"/>
    <w:lvl w:ilvl="0" w:tplc="447247DE">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993451"/>
    <w:multiLevelType w:val="hybridMultilevel"/>
    <w:tmpl w:val="FA30857A"/>
    <w:lvl w:ilvl="0" w:tplc="3460B1DC">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3">
    <w:nsid w:val="3B0730ED"/>
    <w:multiLevelType w:val="hybridMultilevel"/>
    <w:tmpl w:val="7890BD52"/>
    <w:lvl w:ilvl="0" w:tplc="8CC01F94">
      <w:start w:val="1"/>
      <w:numFmt w:val="lowerLetter"/>
      <w:lvlText w:val="%1."/>
      <w:lvlJc w:val="left"/>
      <w:pPr>
        <w:ind w:left="1637" w:hanging="360"/>
      </w:pPr>
      <w:rPr>
        <w:rFonts w:ascii="Times New Roman" w:eastAsiaTheme="minorHAnsi" w:hAnsi="Times New Roman" w:cs="Times New Roman"/>
        <w:sz w:val="24"/>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4">
    <w:nsid w:val="3C9E2CD9"/>
    <w:multiLevelType w:val="hybridMultilevel"/>
    <w:tmpl w:val="44C6ECCA"/>
    <w:lvl w:ilvl="0" w:tplc="0256173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nsid w:val="3D191E06"/>
    <w:multiLevelType w:val="hybridMultilevel"/>
    <w:tmpl w:val="FDFC75B4"/>
    <w:lvl w:ilvl="0" w:tplc="02D27ACE">
      <w:start w:val="2"/>
      <w:numFmt w:val="decimal"/>
      <w:pStyle w:val="eli3"/>
      <w:lvlText w:val="%1.1.1.2"/>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nsid w:val="3DFC34DF"/>
    <w:multiLevelType w:val="multilevel"/>
    <w:tmpl w:val="D2BC04AC"/>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2"/>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7">
    <w:nsid w:val="3E65641D"/>
    <w:multiLevelType w:val="multilevel"/>
    <w:tmpl w:val="29B69886"/>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18">
    <w:nsid w:val="3EB14BEB"/>
    <w:multiLevelType w:val="hybridMultilevel"/>
    <w:tmpl w:val="860E5330"/>
    <w:lvl w:ilvl="0" w:tplc="0CF2FAA0">
      <w:start w:val="2"/>
      <w:numFmt w:val="decimal"/>
      <w:lvlText w:val="%1.1.4"/>
      <w:lvlJc w:val="left"/>
      <w:pPr>
        <w:ind w:left="2062" w:hanging="360"/>
      </w:pPr>
      <w:rPr>
        <w:rFonts w:hint="default"/>
      </w:rPr>
    </w:lvl>
    <w:lvl w:ilvl="1" w:tplc="9C96D3E0">
      <w:start w:val="2"/>
      <w:numFmt w:val="decimal"/>
      <w:lvlText w:val="%2.1.4.2"/>
      <w:lvlJc w:val="left"/>
      <w:pPr>
        <w:ind w:left="1440" w:hanging="360"/>
      </w:pPr>
      <w:rPr>
        <w:rFonts w:hint="default"/>
      </w:rPr>
    </w:lvl>
    <w:lvl w:ilvl="2" w:tplc="0409001B">
      <w:start w:val="1"/>
      <w:numFmt w:val="lowerRoman"/>
      <w:lvlText w:val="%3."/>
      <w:lvlJc w:val="right"/>
      <w:pPr>
        <w:ind w:left="2160" w:hanging="180"/>
      </w:pPr>
    </w:lvl>
    <w:lvl w:ilvl="3" w:tplc="90266596">
      <w:start w:val="1"/>
      <w:numFmt w:val="decimal"/>
      <w:lvlText w:val="%4."/>
      <w:lvlJc w:val="left"/>
      <w:pPr>
        <w:ind w:left="2880" w:hanging="360"/>
      </w:pPr>
      <w:rPr>
        <w:rFonts w:hint="default"/>
      </w:rPr>
    </w:lvl>
    <w:lvl w:ilvl="4" w:tplc="AC78EBA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317F6E"/>
    <w:multiLevelType w:val="hybridMultilevel"/>
    <w:tmpl w:val="61428B38"/>
    <w:lvl w:ilvl="0" w:tplc="5E2C4094">
      <w:start w:val="1"/>
      <w:numFmt w:val="decimal"/>
      <w:lvlText w:val="%1."/>
      <w:lvlJc w:val="left"/>
      <w:pPr>
        <w:ind w:left="2345"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44750E9D"/>
    <w:multiLevelType w:val="multilevel"/>
    <w:tmpl w:val="6FC67EA0"/>
    <w:lvl w:ilvl="0">
      <w:start w:val="1"/>
      <w:numFmt w:val="decimal"/>
      <w:lvlText w:val="%1."/>
      <w:lvlJc w:val="left"/>
      <w:pPr>
        <w:ind w:left="1494" w:hanging="360"/>
      </w:pPr>
      <w:rPr>
        <w:rFonts w:hint="default"/>
        <w:b w:val="0"/>
        <w:sz w:val="24"/>
      </w:rPr>
    </w:lvl>
    <w:lvl w:ilvl="1">
      <w:start w:val="1"/>
      <w:numFmt w:val="decimal"/>
      <w:isLgl/>
      <w:lvlText w:val="%1.%2"/>
      <w:lvlJc w:val="left"/>
      <w:pPr>
        <w:ind w:left="1674" w:hanging="540"/>
      </w:pPr>
      <w:rPr>
        <w:rFonts w:hint="default"/>
      </w:rPr>
    </w:lvl>
    <w:lvl w:ilvl="2">
      <w:start w:val="2"/>
      <w:numFmt w:val="decimal"/>
      <w:lvlText w:val="2.1.%3.2"/>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1">
    <w:nsid w:val="447B6FF8"/>
    <w:multiLevelType w:val="hybridMultilevel"/>
    <w:tmpl w:val="FD06808E"/>
    <w:lvl w:ilvl="0" w:tplc="59601D4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469A4058"/>
    <w:multiLevelType w:val="hybridMultilevel"/>
    <w:tmpl w:val="51E2CC94"/>
    <w:lvl w:ilvl="0" w:tplc="3E5802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85223A3"/>
    <w:multiLevelType w:val="multilevel"/>
    <w:tmpl w:val="DE3AD78C"/>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1"/>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4">
    <w:nsid w:val="4962049F"/>
    <w:multiLevelType w:val="hybridMultilevel"/>
    <w:tmpl w:val="7100A364"/>
    <w:lvl w:ilvl="0" w:tplc="327C046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nsid w:val="4AE037A5"/>
    <w:multiLevelType w:val="hybridMultilevel"/>
    <w:tmpl w:val="2D349AC0"/>
    <w:lvl w:ilvl="0" w:tplc="3B3A83A8">
      <w:start w:val="1"/>
      <w:numFmt w:val="decimal"/>
      <w:lvlText w:val="%1."/>
      <w:lvlJc w:val="left"/>
      <w:pPr>
        <w:ind w:left="1778" w:hanging="360"/>
      </w:pPr>
      <w:rPr>
        <w:rFonts w:hint="default"/>
        <w:sz w:val="24"/>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nsid w:val="4C5D4050"/>
    <w:multiLevelType w:val="hybridMultilevel"/>
    <w:tmpl w:val="F3827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C7D15CD"/>
    <w:multiLevelType w:val="multilevel"/>
    <w:tmpl w:val="02942886"/>
    <w:lvl w:ilvl="0">
      <w:start w:val="1"/>
      <w:numFmt w:val="decimal"/>
      <w:lvlText w:val="%1."/>
      <w:lvlJc w:val="left"/>
      <w:pPr>
        <w:ind w:left="720" w:hanging="360"/>
      </w:pPr>
      <w:rPr>
        <w:rFonts w:hint="default"/>
      </w:rPr>
    </w:lvl>
    <w:lvl w:ilvl="1">
      <w:start w:val="1"/>
      <w:numFmt w:val="decimal"/>
      <w:isLgl/>
      <w:lvlText w:val="%1.%2"/>
      <w:lvlJc w:val="left"/>
      <w:pPr>
        <w:ind w:left="862" w:hanging="360"/>
      </w:pPr>
      <w:rPr>
        <w:rFonts w:hint="default"/>
      </w:rPr>
    </w:lvl>
    <w:lvl w:ilvl="2">
      <w:start w:val="1"/>
      <w:numFmt w:val="decimal"/>
      <w:isLgl/>
      <w:lvlText w:val="%1.%2.%3"/>
      <w:lvlJc w:val="left"/>
      <w:pPr>
        <w:ind w:left="5540" w:hanging="720"/>
      </w:pPr>
      <w:rPr>
        <w:rFonts w:hint="default"/>
        <w:b/>
        <w:bCs/>
      </w:rPr>
    </w:lvl>
    <w:lvl w:ilvl="3">
      <w:start w:val="1"/>
      <w:numFmt w:val="decimal"/>
      <w:isLgl/>
      <w:lvlText w:val="%1.%2.%3.%4"/>
      <w:lvlJc w:val="left"/>
      <w:pPr>
        <w:ind w:left="1506" w:hanging="72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794" w:hanging="1440"/>
      </w:pPr>
      <w:rPr>
        <w:rFonts w:hint="default"/>
      </w:rPr>
    </w:lvl>
    <w:lvl w:ilvl="8">
      <w:start w:val="1"/>
      <w:numFmt w:val="decimal"/>
      <w:isLgl/>
      <w:lvlText w:val="%1.%2.%3.%4.%5.%6.%7.%8.%9"/>
      <w:lvlJc w:val="left"/>
      <w:pPr>
        <w:ind w:left="3296" w:hanging="1800"/>
      </w:pPr>
      <w:rPr>
        <w:rFonts w:hint="default"/>
      </w:rPr>
    </w:lvl>
  </w:abstractNum>
  <w:abstractNum w:abstractNumId="28">
    <w:nsid w:val="4E071D1B"/>
    <w:multiLevelType w:val="multilevel"/>
    <w:tmpl w:val="CC94DBEA"/>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4"/>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nsid w:val="4F98331D"/>
    <w:multiLevelType w:val="hybridMultilevel"/>
    <w:tmpl w:val="4FF00BEE"/>
    <w:lvl w:ilvl="0" w:tplc="28A6CF1E">
      <w:start w:val="2"/>
      <w:numFmt w:val="decimal"/>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11333E"/>
    <w:multiLevelType w:val="multilevel"/>
    <w:tmpl w:val="2026AD5A"/>
    <w:lvl w:ilvl="0">
      <w:start w:val="1"/>
      <w:numFmt w:val="decimal"/>
      <w:lvlText w:val="%1."/>
      <w:lvlJc w:val="left"/>
      <w:pPr>
        <w:ind w:left="1494" w:hanging="360"/>
      </w:pPr>
      <w:rPr>
        <w:rFonts w:hint="default"/>
        <w:b w:val="0"/>
      </w:rPr>
    </w:lvl>
    <w:lvl w:ilvl="1">
      <w:start w:val="1"/>
      <w:numFmt w:val="decimal"/>
      <w:isLgl/>
      <w:lvlText w:val="%1.%2"/>
      <w:lvlJc w:val="left"/>
      <w:pPr>
        <w:ind w:left="1674" w:hanging="540"/>
      </w:pPr>
      <w:rPr>
        <w:rFonts w:hint="default"/>
      </w:rPr>
    </w:lvl>
    <w:lvl w:ilvl="2">
      <w:start w:val="1"/>
      <w:numFmt w:val="decimal"/>
      <w:lvlText w:val="2.1.%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1">
    <w:nsid w:val="52EE3E83"/>
    <w:multiLevelType w:val="hybridMultilevel"/>
    <w:tmpl w:val="6ADE642A"/>
    <w:lvl w:ilvl="0" w:tplc="1D9EA510">
      <w:start w:val="1"/>
      <w:numFmt w:val="lowerLetter"/>
      <w:lvlText w:val="%1."/>
      <w:lvlJc w:val="left"/>
      <w:pPr>
        <w:ind w:left="2520" w:hanging="360"/>
      </w:pPr>
      <w:rPr>
        <w:rFonts w:ascii="Times New Roman" w:eastAsiaTheme="minorHAnsi" w:hAnsi="Times New Roman" w:cs="Times New Roman"/>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nsid w:val="56EC5F14"/>
    <w:multiLevelType w:val="hybridMultilevel"/>
    <w:tmpl w:val="A6A80A42"/>
    <w:lvl w:ilvl="0" w:tplc="0409000F">
      <w:start w:val="1"/>
      <w:numFmt w:val="decimal"/>
      <w:lvlText w:val="%1."/>
      <w:lvlJc w:val="left"/>
      <w:pPr>
        <w:ind w:left="720" w:hanging="360"/>
      </w:pPr>
      <w:rPr>
        <w:rFonts w:hint="default"/>
      </w:rPr>
    </w:lvl>
    <w:lvl w:ilvl="1" w:tplc="648CBB06">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E5E66FD6">
      <w:start w:val="1"/>
      <w:numFmt w:val="decimal"/>
      <w:lvlText w:val="%4."/>
      <w:lvlJc w:val="left"/>
      <w:pPr>
        <w:ind w:left="2880" w:hanging="360"/>
      </w:pPr>
      <w:rPr>
        <w:b/>
        <w:b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E46F79"/>
    <w:multiLevelType w:val="multilevel"/>
    <w:tmpl w:val="DC20719C"/>
    <w:lvl w:ilvl="0">
      <w:start w:val="1"/>
      <w:numFmt w:val="decimal"/>
      <w:lvlText w:val="%1."/>
      <w:lvlJc w:val="left"/>
      <w:pPr>
        <w:ind w:left="1494" w:hanging="360"/>
      </w:pPr>
      <w:rPr>
        <w:rFonts w:hint="default"/>
        <w:b w:val="0"/>
        <w:sz w:val="24"/>
      </w:rPr>
    </w:lvl>
    <w:lvl w:ilvl="1">
      <w:start w:val="1"/>
      <w:numFmt w:val="decimal"/>
      <w:isLgl/>
      <w:lvlText w:val="%1.%2"/>
      <w:lvlJc w:val="left"/>
      <w:pPr>
        <w:ind w:left="1674" w:hanging="540"/>
      </w:pPr>
      <w:rPr>
        <w:rFonts w:hint="default"/>
      </w:rPr>
    </w:lvl>
    <w:lvl w:ilvl="2">
      <w:start w:val="1"/>
      <w:numFmt w:val="decimal"/>
      <w:lvlText w:val="2.%3.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4">
    <w:nsid w:val="5F0A5EA3"/>
    <w:multiLevelType w:val="hybridMultilevel"/>
    <w:tmpl w:val="431C1874"/>
    <w:lvl w:ilvl="0" w:tplc="A43C438C">
      <w:start w:val="1"/>
      <w:numFmt w:val="decimal"/>
      <w:pStyle w:val="proposal3"/>
      <w:lvlText w:val="2.%1.1"/>
      <w:lvlJc w:val="left"/>
      <w:pPr>
        <w:ind w:left="185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FA541D"/>
    <w:multiLevelType w:val="multilevel"/>
    <w:tmpl w:val="611E349E"/>
    <w:lvl w:ilvl="0">
      <w:start w:val="1"/>
      <w:numFmt w:val="decimal"/>
      <w:lvlText w:val="%1."/>
      <w:lvlJc w:val="left"/>
      <w:pPr>
        <w:ind w:left="1494" w:hanging="360"/>
      </w:pPr>
      <w:rPr>
        <w:rFonts w:hint="default"/>
        <w:b w:val="0"/>
        <w:sz w:val="24"/>
        <w:szCs w:val="24"/>
      </w:rPr>
    </w:lvl>
    <w:lvl w:ilvl="1">
      <w:start w:val="1"/>
      <w:numFmt w:val="decimal"/>
      <w:isLgl/>
      <w:lvlText w:val="%1.%2"/>
      <w:lvlJc w:val="left"/>
      <w:pPr>
        <w:ind w:left="1674" w:hanging="540"/>
      </w:pPr>
      <w:rPr>
        <w:rFonts w:hint="default"/>
      </w:rPr>
    </w:lvl>
    <w:lvl w:ilvl="2">
      <w:start w:val="2"/>
      <w:numFmt w:val="decimal"/>
      <w:lvlText w:val="2.1.%3.4"/>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6">
    <w:nsid w:val="628B3F4B"/>
    <w:multiLevelType w:val="hybridMultilevel"/>
    <w:tmpl w:val="C4A22100"/>
    <w:lvl w:ilvl="0" w:tplc="341A5768">
      <w:start w:val="1"/>
      <w:numFmt w:val="decimal"/>
      <w:pStyle w:val="proposal2"/>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31B3CB1"/>
    <w:multiLevelType w:val="hybridMultilevel"/>
    <w:tmpl w:val="140ECFEA"/>
    <w:lvl w:ilvl="0" w:tplc="04090011">
      <w:start w:val="1"/>
      <w:numFmt w:val="decimal"/>
      <w:lvlText w:val="%1)"/>
      <w:lvlJc w:val="left"/>
      <w:pPr>
        <w:ind w:left="2214" w:hanging="360"/>
      </w:p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38">
    <w:nsid w:val="69537422"/>
    <w:multiLevelType w:val="multilevel"/>
    <w:tmpl w:val="61CE7F24"/>
    <w:lvl w:ilvl="0">
      <w:start w:val="1"/>
      <w:numFmt w:val="decimal"/>
      <w:lvlText w:val="%1."/>
      <w:lvlJc w:val="left"/>
      <w:pPr>
        <w:ind w:left="1494" w:hanging="360"/>
      </w:pPr>
      <w:rPr>
        <w:rFonts w:hint="default"/>
        <w:b w:val="0"/>
      </w:rPr>
    </w:lvl>
    <w:lvl w:ilvl="1">
      <w:start w:val="1"/>
      <w:numFmt w:val="decimal"/>
      <w:isLgl/>
      <w:lvlText w:val="%1.%2"/>
      <w:lvlJc w:val="left"/>
      <w:pPr>
        <w:ind w:left="1674" w:hanging="540"/>
      </w:pPr>
      <w:rPr>
        <w:rFonts w:hint="default"/>
      </w:rPr>
    </w:lvl>
    <w:lvl w:ilvl="2">
      <w:start w:val="2"/>
      <w:numFmt w:val="decimal"/>
      <w:lvlText w:val="%3.1.3.3"/>
      <w:lvlJc w:val="left"/>
      <w:pPr>
        <w:ind w:left="1288" w:hanging="720"/>
      </w:pPr>
      <w:rPr>
        <w:rFonts w:hint="default"/>
      </w:rPr>
    </w:lvl>
    <w:lvl w:ilvl="3">
      <w:start w:val="2"/>
      <w:numFmt w:val="decimal"/>
      <w:lvlText w:val="%4.1.3.2"/>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9">
    <w:nsid w:val="6A477C08"/>
    <w:multiLevelType w:val="multilevel"/>
    <w:tmpl w:val="B4BE4DC0"/>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3"/>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0">
    <w:nsid w:val="6B72322B"/>
    <w:multiLevelType w:val="hybridMultilevel"/>
    <w:tmpl w:val="BB8EE354"/>
    <w:lvl w:ilvl="0" w:tplc="A5ECCCAE">
      <w:start w:val="1"/>
      <w:numFmt w:val="lowerLetter"/>
      <w:lvlText w:val="%1."/>
      <w:lvlJc w:val="left"/>
      <w:pPr>
        <w:ind w:left="1854" w:hanging="360"/>
      </w:pPr>
      <w:rPr>
        <w:rFonts w:ascii="Times New Roman" w:eastAsiaTheme="minorHAnsi" w:hAnsi="Times New Roman" w:cs="Times New Roman"/>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6C083AFD"/>
    <w:multiLevelType w:val="hybridMultilevel"/>
    <w:tmpl w:val="910287EE"/>
    <w:lvl w:ilvl="0" w:tplc="4612924A">
      <w:start w:val="1"/>
      <w:numFmt w:val="decimal"/>
      <w:lvlText w:val="%1."/>
      <w:lvlJc w:val="left"/>
      <w:pPr>
        <w:ind w:left="2062" w:hanging="360"/>
      </w:pPr>
      <w:rPr>
        <w:rFonts w:hint="default"/>
        <w:color w:val="auto"/>
        <w:sz w:val="24"/>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42">
    <w:nsid w:val="6F042F37"/>
    <w:multiLevelType w:val="hybridMultilevel"/>
    <w:tmpl w:val="66B25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142C01"/>
    <w:multiLevelType w:val="hybridMultilevel"/>
    <w:tmpl w:val="6CE03306"/>
    <w:lvl w:ilvl="0" w:tplc="C9BEF492">
      <w:start w:val="1"/>
      <w:numFmt w:val="lowerLetter"/>
      <w:lvlText w:val="%1."/>
      <w:lvlJc w:val="left"/>
      <w:pPr>
        <w:ind w:left="2520" w:hanging="360"/>
      </w:pPr>
      <w:rPr>
        <w:rFonts w:ascii="Times New Roman" w:eastAsiaTheme="minorHAnsi" w:hAnsi="Times New Roman" w:cs="Times New Roman"/>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4">
    <w:nsid w:val="741F1DD9"/>
    <w:multiLevelType w:val="hybridMultilevel"/>
    <w:tmpl w:val="57FE2CD0"/>
    <w:lvl w:ilvl="0" w:tplc="EE22529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5">
    <w:nsid w:val="771A6F5C"/>
    <w:multiLevelType w:val="hybridMultilevel"/>
    <w:tmpl w:val="6FDE2960"/>
    <w:lvl w:ilvl="0" w:tplc="F74E27A6">
      <w:start w:val="1"/>
      <w:numFmt w:val="decimal"/>
      <w:lvlText w:val="%1."/>
      <w:lvlJc w:val="left"/>
      <w:pPr>
        <w:ind w:left="1636" w:hanging="360"/>
      </w:pPr>
      <w:rPr>
        <w:rFonts w:hint="default"/>
        <w:color w:val="auto"/>
        <w:sz w:val="24"/>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6">
    <w:nsid w:val="777A45CB"/>
    <w:multiLevelType w:val="multilevel"/>
    <w:tmpl w:val="F5E4E14E"/>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2"/>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7">
    <w:nsid w:val="77DA2C3F"/>
    <w:multiLevelType w:val="hybridMultilevel"/>
    <w:tmpl w:val="D0ACD860"/>
    <w:lvl w:ilvl="0" w:tplc="70A253F8">
      <w:start w:val="1"/>
      <w:numFmt w:val="lowerLetter"/>
      <w:lvlText w:val="%1."/>
      <w:lvlJc w:val="left"/>
      <w:pPr>
        <w:ind w:left="1494" w:hanging="360"/>
      </w:pPr>
      <w:rPr>
        <w:sz w:val="24"/>
      </w:rPr>
    </w:lvl>
    <w:lvl w:ilvl="1" w:tplc="77CC5E48">
      <w:start w:val="1"/>
      <w:numFmt w:val="lowerLetter"/>
      <w:lvlText w:val="%2."/>
      <w:lvlJc w:val="left"/>
      <w:pPr>
        <w:ind w:left="2214" w:hanging="360"/>
      </w:pPr>
      <w:rPr>
        <w:sz w:val="24"/>
      </w:rPr>
    </w:lvl>
    <w:lvl w:ilvl="2" w:tplc="02ACF19C">
      <w:start w:val="1"/>
      <w:numFmt w:val="decimal"/>
      <w:lvlText w:val="%3."/>
      <w:lvlJc w:val="left"/>
      <w:pPr>
        <w:ind w:left="3114" w:hanging="360"/>
      </w:pPr>
    </w:lvl>
    <w:lvl w:ilvl="3" w:tplc="72E65374">
      <w:start w:val="1"/>
      <w:numFmt w:val="upperLetter"/>
      <w:lvlText w:val="%4."/>
      <w:lvlJc w:val="left"/>
      <w:pPr>
        <w:ind w:left="3654" w:hanging="360"/>
      </w:pPr>
      <w:rPr>
        <w:rFonts w:ascii="Times New Roman" w:hAnsi="Times New Roman" w:cs="Times New Roman" w:hint="default"/>
        <w:b/>
        <w:color w:val="000000" w:themeColor="text1"/>
      </w:r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48">
    <w:nsid w:val="78507585"/>
    <w:multiLevelType w:val="multilevel"/>
    <w:tmpl w:val="61F80628"/>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2.1"/>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9">
    <w:nsid w:val="7B2E6FEE"/>
    <w:multiLevelType w:val="hybridMultilevel"/>
    <w:tmpl w:val="8D0A4B66"/>
    <w:lvl w:ilvl="0" w:tplc="0D10793C">
      <w:start w:val="1"/>
      <w:numFmt w:val="decimal"/>
      <w:lvlText w:val="%1."/>
      <w:lvlJc w:val="left"/>
      <w:pPr>
        <w:ind w:left="1211" w:hanging="360"/>
      </w:pPr>
      <w:rPr>
        <w:rFonts w:hint="default"/>
        <w:b w:val="0"/>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0">
    <w:nsid w:val="7E6E0564"/>
    <w:multiLevelType w:val="hybridMultilevel"/>
    <w:tmpl w:val="0E3A376E"/>
    <w:lvl w:ilvl="0" w:tplc="8B1400C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6"/>
  </w:num>
  <w:num w:numId="3">
    <w:abstractNumId w:val="47"/>
  </w:num>
  <w:num w:numId="4">
    <w:abstractNumId w:val="33"/>
  </w:num>
  <w:num w:numId="5">
    <w:abstractNumId w:val="9"/>
  </w:num>
  <w:num w:numId="6">
    <w:abstractNumId w:val="20"/>
  </w:num>
  <w:num w:numId="7">
    <w:abstractNumId w:val="35"/>
  </w:num>
  <w:num w:numId="8">
    <w:abstractNumId w:val="34"/>
  </w:num>
  <w:num w:numId="9">
    <w:abstractNumId w:val="38"/>
  </w:num>
  <w:num w:numId="10">
    <w:abstractNumId w:val="18"/>
  </w:num>
  <w:num w:numId="11">
    <w:abstractNumId w:val="49"/>
  </w:num>
  <w:num w:numId="12">
    <w:abstractNumId w:val="11"/>
  </w:num>
  <w:num w:numId="13">
    <w:abstractNumId w:val="24"/>
  </w:num>
  <w:num w:numId="14">
    <w:abstractNumId w:val="3"/>
  </w:num>
  <w:num w:numId="15">
    <w:abstractNumId w:val="6"/>
  </w:num>
  <w:num w:numId="16">
    <w:abstractNumId w:val="0"/>
  </w:num>
  <w:num w:numId="17">
    <w:abstractNumId w:val="19"/>
  </w:num>
  <w:num w:numId="18">
    <w:abstractNumId w:val="27"/>
  </w:num>
  <w:num w:numId="19">
    <w:abstractNumId w:val="30"/>
  </w:num>
  <w:num w:numId="20">
    <w:abstractNumId w:val="37"/>
  </w:num>
  <w:num w:numId="21">
    <w:abstractNumId w:val="25"/>
  </w:num>
  <w:num w:numId="22">
    <w:abstractNumId w:val="22"/>
  </w:num>
  <w:num w:numId="23">
    <w:abstractNumId w:val="14"/>
  </w:num>
  <w:num w:numId="24">
    <w:abstractNumId w:val="2"/>
  </w:num>
  <w:num w:numId="25">
    <w:abstractNumId w:val="45"/>
  </w:num>
  <w:num w:numId="26">
    <w:abstractNumId w:val="29"/>
  </w:num>
  <w:num w:numId="27">
    <w:abstractNumId w:val="23"/>
  </w:num>
  <w:num w:numId="28">
    <w:abstractNumId w:val="10"/>
  </w:num>
  <w:num w:numId="29">
    <w:abstractNumId w:val="7"/>
  </w:num>
  <w:num w:numId="30">
    <w:abstractNumId w:val="42"/>
  </w:num>
  <w:num w:numId="31">
    <w:abstractNumId w:val="26"/>
  </w:num>
  <w:num w:numId="32">
    <w:abstractNumId w:val="5"/>
  </w:num>
  <w:num w:numId="33">
    <w:abstractNumId w:val="32"/>
  </w:num>
  <w:num w:numId="34">
    <w:abstractNumId w:val="8"/>
  </w:num>
  <w:num w:numId="35">
    <w:abstractNumId w:val="4"/>
  </w:num>
  <w:num w:numId="36">
    <w:abstractNumId w:val="50"/>
  </w:num>
  <w:num w:numId="37">
    <w:abstractNumId w:val="44"/>
  </w:num>
  <w:num w:numId="38">
    <w:abstractNumId w:val="21"/>
  </w:num>
  <w:num w:numId="39">
    <w:abstractNumId w:val="17"/>
  </w:num>
  <w:num w:numId="40">
    <w:abstractNumId w:val="40"/>
  </w:num>
  <w:num w:numId="41">
    <w:abstractNumId w:val="13"/>
  </w:num>
  <w:num w:numId="42">
    <w:abstractNumId w:val="43"/>
  </w:num>
  <w:num w:numId="43">
    <w:abstractNumId w:val="31"/>
  </w:num>
  <w:num w:numId="44">
    <w:abstractNumId w:val="41"/>
  </w:num>
  <w:num w:numId="45">
    <w:abstractNumId w:val="1"/>
  </w:num>
  <w:num w:numId="46">
    <w:abstractNumId w:val="12"/>
  </w:num>
  <w:num w:numId="47">
    <w:abstractNumId w:val="46"/>
  </w:num>
  <w:num w:numId="48">
    <w:abstractNumId w:val="39"/>
  </w:num>
  <w:num w:numId="49">
    <w:abstractNumId w:val="28"/>
  </w:num>
  <w:num w:numId="50">
    <w:abstractNumId w:val="16"/>
  </w:num>
  <w:num w:numId="51">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7ZRIsEmOce+iGC/fQBSssXlnEw6ErDVFtNo8P9f368Os1iZQAoUhhoaqRKGqSOGXSnzLfLNIH0ppMGtjtZHXeQ==" w:salt="u/BQZ5qfmLQNrxp10rfLxg=="/>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D6C"/>
    <w:rsid w:val="00036746"/>
    <w:rsid w:val="000512DB"/>
    <w:rsid w:val="000E6A44"/>
    <w:rsid w:val="00177D45"/>
    <w:rsid w:val="001951DC"/>
    <w:rsid w:val="001D4D54"/>
    <w:rsid w:val="003B5554"/>
    <w:rsid w:val="004508DA"/>
    <w:rsid w:val="00475D6C"/>
    <w:rsid w:val="00707417"/>
    <w:rsid w:val="0087236F"/>
    <w:rsid w:val="00957A20"/>
    <w:rsid w:val="00B41DC4"/>
    <w:rsid w:val="00BF7CC2"/>
    <w:rsid w:val="00C315CD"/>
    <w:rsid w:val="00F07063"/>
    <w:rsid w:val="00F219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BE40B19D-F173-4312-82EF-BE491B7B9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D6C"/>
    <w:rPr>
      <w:noProof/>
    </w:rPr>
  </w:style>
  <w:style w:type="paragraph" w:styleId="Heading1">
    <w:name w:val="heading 1"/>
    <w:basedOn w:val="Normal"/>
    <w:next w:val="Normal"/>
    <w:link w:val="Heading1Char"/>
    <w:uiPriority w:val="9"/>
    <w:qFormat/>
    <w:rsid w:val="00177D4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77D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E6A44"/>
    <w:pPr>
      <w:keepNext/>
      <w:keepLines/>
      <w:spacing w:before="40" w:after="0" w:line="240" w:lineRule="auto"/>
      <w:outlineLvl w:val="2"/>
    </w:pPr>
    <w:rPr>
      <w:rFonts w:asciiTheme="majorHAnsi" w:eastAsiaTheme="majorEastAsia" w:hAnsiTheme="majorHAnsi" w:cstheme="majorBidi"/>
      <w:noProof w:val="0"/>
      <w:color w:val="365F91" w:themeColor="accent1" w:themeShade="BF"/>
      <w:sz w:val="28"/>
      <w:szCs w:val="28"/>
    </w:rPr>
  </w:style>
  <w:style w:type="paragraph" w:styleId="Heading4">
    <w:name w:val="heading 4"/>
    <w:basedOn w:val="Normal"/>
    <w:next w:val="Normal"/>
    <w:link w:val="Heading4Char"/>
    <w:uiPriority w:val="9"/>
    <w:semiHidden/>
    <w:unhideWhenUsed/>
    <w:qFormat/>
    <w:rsid w:val="000E6A44"/>
    <w:pPr>
      <w:keepNext/>
      <w:keepLines/>
      <w:spacing w:before="40" w:after="0" w:line="259" w:lineRule="auto"/>
      <w:outlineLvl w:val="3"/>
    </w:pPr>
    <w:rPr>
      <w:rFonts w:asciiTheme="majorHAnsi" w:eastAsiaTheme="majorEastAsia" w:hAnsiTheme="majorHAnsi" w:cstheme="majorBidi"/>
      <w:noProof w:val="0"/>
      <w:color w:val="365F91" w:themeColor="accent1" w:themeShade="BF"/>
      <w:sz w:val="24"/>
      <w:szCs w:val="24"/>
    </w:rPr>
  </w:style>
  <w:style w:type="paragraph" w:styleId="Heading5">
    <w:name w:val="heading 5"/>
    <w:basedOn w:val="Normal"/>
    <w:next w:val="Normal"/>
    <w:link w:val="Heading5Char"/>
    <w:uiPriority w:val="9"/>
    <w:semiHidden/>
    <w:unhideWhenUsed/>
    <w:qFormat/>
    <w:rsid w:val="000E6A44"/>
    <w:pPr>
      <w:keepNext/>
      <w:keepLines/>
      <w:spacing w:before="40" w:after="0" w:line="259" w:lineRule="auto"/>
      <w:outlineLvl w:val="4"/>
    </w:pPr>
    <w:rPr>
      <w:rFonts w:asciiTheme="majorHAnsi" w:eastAsiaTheme="majorEastAsia" w:hAnsiTheme="majorHAnsi" w:cstheme="majorBidi"/>
      <w:caps/>
      <w:noProof w:val="0"/>
      <w:color w:val="365F91" w:themeColor="accent1" w:themeShade="BF"/>
    </w:rPr>
  </w:style>
  <w:style w:type="paragraph" w:styleId="Heading6">
    <w:name w:val="heading 6"/>
    <w:basedOn w:val="Normal"/>
    <w:next w:val="Normal"/>
    <w:link w:val="Heading6Char"/>
    <w:uiPriority w:val="9"/>
    <w:semiHidden/>
    <w:unhideWhenUsed/>
    <w:qFormat/>
    <w:rsid w:val="000E6A44"/>
    <w:pPr>
      <w:keepNext/>
      <w:keepLines/>
      <w:spacing w:before="40" w:after="0" w:line="259" w:lineRule="auto"/>
      <w:outlineLvl w:val="5"/>
    </w:pPr>
    <w:rPr>
      <w:rFonts w:asciiTheme="majorHAnsi" w:eastAsiaTheme="majorEastAsia" w:hAnsiTheme="majorHAnsi" w:cstheme="majorBidi"/>
      <w:i/>
      <w:iCs/>
      <w:caps/>
      <w:noProof w:val="0"/>
      <w:color w:val="244061" w:themeColor="accent1" w:themeShade="80"/>
    </w:rPr>
  </w:style>
  <w:style w:type="paragraph" w:styleId="Heading7">
    <w:name w:val="heading 7"/>
    <w:basedOn w:val="Normal"/>
    <w:next w:val="Normal"/>
    <w:link w:val="Heading7Char"/>
    <w:uiPriority w:val="9"/>
    <w:semiHidden/>
    <w:unhideWhenUsed/>
    <w:qFormat/>
    <w:rsid w:val="000E6A44"/>
    <w:pPr>
      <w:keepNext/>
      <w:keepLines/>
      <w:spacing w:before="40" w:after="0" w:line="259" w:lineRule="auto"/>
      <w:outlineLvl w:val="6"/>
    </w:pPr>
    <w:rPr>
      <w:rFonts w:asciiTheme="majorHAnsi" w:eastAsiaTheme="majorEastAsia" w:hAnsiTheme="majorHAnsi" w:cstheme="majorBidi"/>
      <w:b/>
      <w:bCs/>
      <w:noProof w:val="0"/>
      <w:color w:val="244061" w:themeColor="accent1" w:themeShade="80"/>
    </w:rPr>
  </w:style>
  <w:style w:type="paragraph" w:styleId="Heading8">
    <w:name w:val="heading 8"/>
    <w:basedOn w:val="Normal"/>
    <w:next w:val="Normal"/>
    <w:link w:val="Heading8Char"/>
    <w:uiPriority w:val="9"/>
    <w:semiHidden/>
    <w:unhideWhenUsed/>
    <w:qFormat/>
    <w:rsid w:val="000E6A44"/>
    <w:pPr>
      <w:keepNext/>
      <w:keepLines/>
      <w:spacing w:before="40" w:after="0" w:line="259" w:lineRule="auto"/>
      <w:outlineLvl w:val="7"/>
    </w:pPr>
    <w:rPr>
      <w:rFonts w:asciiTheme="majorHAnsi" w:eastAsiaTheme="majorEastAsia" w:hAnsiTheme="majorHAnsi" w:cstheme="majorBidi"/>
      <w:b/>
      <w:bCs/>
      <w:i/>
      <w:iCs/>
      <w:noProof w:val="0"/>
      <w:color w:val="244061" w:themeColor="accent1" w:themeShade="80"/>
    </w:rPr>
  </w:style>
  <w:style w:type="paragraph" w:styleId="Heading9">
    <w:name w:val="heading 9"/>
    <w:basedOn w:val="Normal"/>
    <w:next w:val="Normal"/>
    <w:link w:val="Heading9Char"/>
    <w:uiPriority w:val="9"/>
    <w:semiHidden/>
    <w:unhideWhenUsed/>
    <w:qFormat/>
    <w:rsid w:val="000E6A44"/>
    <w:pPr>
      <w:keepNext/>
      <w:keepLines/>
      <w:spacing w:before="40" w:after="0" w:line="259" w:lineRule="auto"/>
      <w:outlineLvl w:val="8"/>
    </w:pPr>
    <w:rPr>
      <w:rFonts w:asciiTheme="majorHAnsi" w:eastAsiaTheme="majorEastAsia" w:hAnsiTheme="majorHAnsi" w:cstheme="majorBidi"/>
      <w:i/>
      <w:iCs/>
      <w:noProof w:val="0"/>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5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D6C"/>
    <w:rPr>
      <w:rFonts w:ascii="Tahoma" w:hAnsi="Tahoma" w:cs="Tahoma"/>
      <w:sz w:val="16"/>
      <w:szCs w:val="16"/>
    </w:rPr>
  </w:style>
  <w:style w:type="paragraph" w:styleId="Header">
    <w:name w:val="header"/>
    <w:basedOn w:val="Normal"/>
    <w:link w:val="HeaderChar"/>
    <w:uiPriority w:val="99"/>
    <w:unhideWhenUsed/>
    <w:rsid w:val="00475D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D6C"/>
  </w:style>
  <w:style w:type="paragraph" w:styleId="Footer">
    <w:name w:val="footer"/>
    <w:basedOn w:val="Normal"/>
    <w:link w:val="FooterChar"/>
    <w:uiPriority w:val="99"/>
    <w:unhideWhenUsed/>
    <w:rsid w:val="00475D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D6C"/>
  </w:style>
  <w:style w:type="character" w:customStyle="1" w:styleId="Heading1Char">
    <w:name w:val="Heading 1 Char"/>
    <w:basedOn w:val="DefaultParagraphFont"/>
    <w:link w:val="Heading1"/>
    <w:uiPriority w:val="9"/>
    <w:rsid w:val="00177D45"/>
    <w:rPr>
      <w:rFonts w:asciiTheme="majorHAnsi" w:eastAsiaTheme="majorEastAsia" w:hAnsiTheme="majorHAnsi" w:cstheme="majorBidi"/>
      <w:noProof/>
      <w:color w:val="365F91" w:themeColor="accent1" w:themeShade="BF"/>
      <w:sz w:val="32"/>
      <w:szCs w:val="32"/>
    </w:rPr>
  </w:style>
  <w:style w:type="character" w:customStyle="1" w:styleId="Heading2Char">
    <w:name w:val="Heading 2 Char"/>
    <w:basedOn w:val="DefaultParagraphFont"/>
    <w:link w:val="Heading2"/>
    <w:uiPriority w:val="9"/>
    <w:rsid w:val="00177D45"/>
    <w:rPr>
      <w:rFonts w:asciiTheme="majorHAnsi" w:eastAsiaTheme="majorEastAsia" w:hAnsiTheme="majorHAnsi" w:cstheme="majorBidi"/>
      <w:b/>
      <w:bCs/>
      <w:noProof/>
      <w:color w:val="4F81BD" w:themeColor="accent1"/>
      <w:sz w:val="26"/>
      <w:szCs w:val="26"/>
    </w:rPr>
  </w:style>
  <w:style w:type="paragraph" w:styleId="ListParagraph">
    <w:name w:val="List Paragraph"/>
    <w:aliases w:val="Body of text,Colorful List - Accent 11,List Paragraph1,Body of text+1,Body of text+2,Body of text+3,List Paragraph11,Medium Grid 1 - Accent 21,HEADING 1,rpp3,Body of textCxSp,soal jawab,Heading 11,Body Text Char1,Char Char2,tabel"/>
    <w:basedOn w:val="Normal"/>
    <w:link w:val="ListParagraphChar"/>
    <w:uiPriority w:val="34"/>
    <w:qFormat/>
    <w:rsid w:val="00177D45"/>
    <w:pPr>
      <w:ind w:left="720"/>
      <w:contextualSpacing/>
    </w:pPr>
  </w:style>
  <w:style w:type="table" w:styleId="TableGrid">
    <w:name w:val="Table Grid"/>
    <w:basedOn w:val="TableNormal"/>
    <w:uiPriority w:val="39"/>
    <w:rsid w:val="00177D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77D45"/>
    <w:rPr>
      <w:color w:val="808080"/>
    </w:rPr>
  </w:style>
  <w:style w:type="paragraph" w:styleId="BodyText">
    <w:name w:val="Body Text"/>
    <w:basedOn w:val="Normal"/>
    <w:link w:val="BodyTextChar"/>
    <w:uiPriority w:val="1"/>
    <w:qFormat/>
    <w:rsid w:val="00177D4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77D45"/>
    <w:rPr>
      <w:rFonts w:ascii="Times New Roman" w:eastAsia="Times New Roman" w:hAnsi="Times New Roman" w:cs="Times New Roman"/>
      <w:noProof/>
      <w:sz w:val="24"/>
      <w:szCs w:val="24"/>
      <w:lang w:val="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basedOn w:val="DefaultParagraphFont"/>
    <w:link w:val="ListParagraph"/>
    <w:uiPriority w:val="34"/>
    <w:qFormat/>
    <w:rsid w:val="00177D45"/>
    <w:rPr>
      <w:noProof/>
    </w:rPr>
  </w:style>
  <w:style w:type="paragraph" w:customStyle="1" w:styleId="proposal1">
    <w:name w:val="proposal 1"/>
    <w:basedOn w:val="Heading1"/>
    <w:next w:val="Heading1"/>
    <w:link w:val="proposal1Char"/>
    <w:qFormat/>
    <w:rsid w:val="00177D45"/>
    <w:pPr>
      <w:spacing w:line="360" w:lineRule="auto"/>
      <w:jc w:val="center"/>
    </w:pPr>
    <w:rPr>
      <w:rFonts w:ascii="Times New Roman" w:hAnsi="Times New Roman" w:cs="Times New Roman"/>
      <w:b/>
      <w:color w:val="000000" w:themeColor="text1"/>
      <w:sz w:val="24"/>
      <w:szCs w:val="24"/>
    </w:rPr>
  </w:style>
  <w:style w:type="character" w:customStyle="1" w:styleId="proposal1Char">
    <w:name w:val="proposal 1 Char"/>
    <w:basedOn w:val="Heading1Char"/>
    <w:link w:val="proposal1"/>
    <w:rsid w:val="00177D45"/>
    <w:rPr>
      <w:rFonts w:ascii="Times New Roman" w:eastAsiaTheme="majorEastAsia" w:hAnsi="Times New Roman" w:cs="Times New Roman"/>
      <w:b/>
      <w:noProof/>
      <w:color w:val="000000" w:themeColor="text1"/>
      <w:sz w:val="24"/>
      <w:szCs w:val="24"/>
    </w:rPr>
  </w:style>
  <w:style w:type="character" w:customStyle="1" w:styleId="Lampiran1Char">
    <w:name w:val="Lampiran 1 Char"/>
    <w:basedOn w:val="DefaultParagraphFont"/>
    <w:link w:val="Lampiran1"/>
    <w:locked/>
    <w:rsid w:val="00177D45"/>
    <w:rPr>
      <w:rFonts w:ascii="Times New Roman" w:hAnsi="Times New Roman" w:cs="Times New Roman"/>
      <w:b/>
      <w:bCs/>
      <w:color w:val="000000" w:themeColor="text1"/>
      <w:sz w:val="24"/>
      <w:szCs w:val="18"/>
      <w:u w:val="single"/>
    </w:rPr>
  </w:style>
  <w:style w:type="paragraph" w:customStyle="1" w:styleId="Lampiran1">
    <w:name w:val="Lampiran 1"/>
    <w:basedOn w:val="Caption"/>
    <w:link w:val="Lampiran1Char"/>
    <w:qFormat/>
    <w:rsid w:val="00177D45"/>
    <w:pPr>
      <w:spacing w:after="0" w:line="360" w:lineRule="auto"/>
      <w:jc w:val="center"/>
    </w:pPr>
    <w:rPr>
      <w:rFonts w:ascii="Times New Roman" w:hAnsi="Times New Roman" w:cs="Times New Roman"/>
      <w:b/>
      <w:bCs/>
      <w:i w:val="0"/>
      <w:iCs w:val="0"/>
      <w:noProof w:val="0"/>
      <w:color w:val="000000" w:themeColor="text1"/>
      <w:sz w:val="24"/>
      <w:u w:val="single"/>
    </w:rPr>
  </w:style>
  <w:style w:type="paragraph" w:styleId="Caption">
    <w:name w:val="caption"/>
    <w:basedOn w:val="Normal"/>
    <w:next w:val="Normal"/>
    <w:link w:val="CaptionChar"/>
    <w:uiPriority w:val="35"/>
    <w:unhideWhenUsed/>
    <w:qFormat/>
    <w:rsid w:val="00177D45"/>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77D45"/>
    <w:pPr>
      <w:spacing w:after="0"/>
    </w:pPr>
  </w:style>
  <w:style w:type="character" w:styleId="Hyperlink">
    <w:name w:val="Hyperlink"/>
    <w:basedOn w:val="DefaultParagraphFont"/>
    <w:uiPriority w:val="99"/>
    <w:unhideWhenUsed/>
    <w:rsid w:val="00177D45"/>
    <w:rPr>
      <w:color w:val="0000FF" w:themeColor="hyperlink"/>
      <w:u w:val="single"/>
    </w:rPr>
  </w:style>
  <w:style w:type="paragraph" w:styleId="TOCHeading">
    <w:name w:val="TOC Heading"/>
    <w:basedOn w:val="Heading1"/>
    <w:next w:val="Normal"/>
    <w:uiPriority w:val="39"/>
    <w:unhideWhenUsed/>
    <w:qFormat/>
    <w:rsid w:val="00177D45"/>
    <w:pPr>
      <w:spacing w:before="480"/>
      <w:outlineLvl w:val="9"/>
    </w:pPr>
    <w:rPr>
      <w:b/>
      <w:bCs/>
      <w:noProof w:val="0"/>
      <w:sz w:val="28"/>
      <w:szCs w:val="28"/>
      <w:lang w:eastAsia="ja-JP"/>
    </w:rPr>
  </w:style>
  <w:style w:type="paragraph" w:styleId="TOC1">
    <w:name w:val="toc 1"/>
    <w:basedOn w:val="Normal"/>
    <w:next w:val="Normal"/>
    <w:autoRedefine/>
    <w:uiPriority w:val="39"/>
    <w:unhideWhenUsed/>
    <w:rsid w:val="00177D45"/>
    <w:pPr>
      <w:tabs>
        <w:tab w:val="right" w:leader="dot" w:pos="7928"/>
      </w:tabs>
      <w:spacing w:after="100" w:line="360" w:lineRule="auto"/>
    </w:pPr>
    <w:rPr>
      <w:rFonts w:ascii="Times New Roman" w:hAnsi="Times New Roman" w:cs="Times New Roman"/>
      <w:b/>
      <w:sz w:val="24"/>
    </w:rPr>
  </w:style>
  <w:style w:type="paragraph" w:customStyle="1" w:styleId="Proposal20">
    <w:name w:val="Proposal 2"/>
    <w:basedOn w:val="Heading2"/>
    <w:next w:val="Heading2"/>
    <w:link w:val="Proposal2Char"/>
    <w:qFormat/>
    <w:rsid w:val="00177D45"/>
    <w:pPr>
      <w:spacing w:line="360" w:lineRule="auto"/>
      <w:jc w:val="both"/>
    </w:pPr>
    <w:rPr>
      <w:rFonts w:ascii="Times New Roman" w:hAnsi="Times New Roman" w:cs="Times New Roman"/>
      <w:color w:val="000000" w:themeColor="text1"/>
      <w:sz w:val="24"/>
      <w:szCs w:val="24"/>
    </w:rPr>
  </w:style>
  <w:style w:type="paragraph" w:styleId="TOC2">
    <w:name w:val="toc 2"/>
    <w:basedOn w:val="Normal"/>
    <w:next w:val="Normal"/>
    <w:autoRedefine/>
    <w:uiPriority w:val="39"/>
    <w:unhideWhenUsed/>
    <w:rsid w:val="00177D45"/>
    <w:pPr>
      <w:tabs>
        <w:tab w:val="left" w:pos="993"/>
        <w:tab w:val="right" w:leader="dot" w:pos="7928"/>
      </w:tabs>
      <w:spacing w:after="100" w:line="480" w:lineRule="auto"/>
      <w:ind w:left="220"/>
    </w:pPr>
  </w:style>
  <w:style w:type="character" w:customStyle="1" w:styleId="Proposal2Char">
    <w:name w:val="Proposal 2 Char"/>
    <w:basedOn w:val="Heading2Char"/>
    <w:link w:val="Proposal20"/>
    <w:rsid w:val="00177D45"/>
    <w:rPr>
      <w:rFonts w:ascii="Times New Roman" w:eastAsiaTheme="majorEastAsia" w:hAnsi="Times New Roman" w:cs="Times New Roman"/>
      <w:b/>
      <w:bCs/>
      <w:noProof/>
      <w:color w:val="000000" w:themeColor="text1"/>
      <w:sz w:val="24"/>
      <w:szCs w:val="24"/>
    </w:rPr>
  </w:style>
  <w:style w:type="paragraph" w:styleId="TOC3">
    <w:name w:val="toc 3"/>
    <w:basedOn w:val="Normal"/>
    <w:next w:val="Normal"/>
    <w:autoRedefine/>
    <w:uiPriority w:val="39"/>
    <w:unhideWhenUsed/>
    <w:rsid w:val="00177D45"/>
    <w:pPr>
      <w:spacing w:after="100"/>
      <w:ind w:left="440"/>
    </w:pPr>
  </w:style>
  <w:style w:type="paragraph" w:customStyle="1" w:styleId="eli3">
    <w:name w:val="eli 3"/>
    <w:basedOn w:val="Normal"/>
    <w:rsid w:val="00177D45"/>
    <w:pPr>
      <w:numPr>
        <w:numId w:val="1"/>
      </w:numPr>
      <w:spacing w:after="160" w:line="256" w:lineRule="auto"/>
    </w:pPr>
    <w:rPr>
      <w:noProof w:val="0"/>
      <w:kern w:val="2"/>
      <w:lang w:val="en-ID"/>
      <w14:ligatures w14:val="standardContextual"/>
    </w:rPr>
  </w:style>
  <w:style w:type="paragraph" w:customStyle="1" w:styleId="TableParagraph">
    <w:name w:val="Table Paragraph"/>
    <w:basedOn w:val="Normal"/>
    <w:uiPriority w:val="1"/>
    <w:qFormat/>
    <w:rsid w:val="00177D45"/>
    <w:pPr>
      <w:widowControl w:val="0"/>
      <w:autoSpaceDE w:val="0"/>
      <w:autoSpaceDN w:val="0"/>
      <w:spacing w:after="0" w:line="240" w:lineRule="auto"/>
    </w:pPr>
    <w:rPr>
      <w:rFonts w:ascii="Times New Roman" w:eastAsia="Times New Roman" w:hAnsi="Times New Roman" w:cs="Times New Roman"/>
      <w:noProof w:val="0"/>
      <w:lang w:val="id"/>
    </w:rPr>
  </w:style>
  <w:style w:type="character" w:customStyle="1" w:styleId="Heading3Char">
    <w:name w:val="Heading 3 Char"/>
    <w:basedOn w:val="DefaultParagraphFont"/>
    <w:link w:val="Heading3"/>
    <w:uiPriority w:val="9"/>
    <w:semiHidden/>
    <w:rsid w:val="000E6A44"/>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E6A44"/>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0E6A44"/>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0E6A44"/>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0E6A44"/>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0E6A44"/>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0E6A44"/>
    <w:rPr>
      <w:rFonts w:asciiTheme="majorHAnsi" w:eastAsiaTheme="majorEastAsia" w:hAnsiTheme="majorHAnsi" w:cstheme="majorBidi"/>
      <w:i/>
      <w:iCs/>
      <w:color w:val="244061" w:themeColor="accent1" w:themeShade="80"/>
    </w:rPr>
  </w:style>
  <w:style w:type="paragraph" w:customStyle="1" w:styleId="rayhan1">
    <w:name w:val="rayhan1"/>
    <w:basedOn w:val="Heading1"/>
    <w:next w:val="Heading1"/>
    <w:link w:val="rayhan1Char"/>
    <w:rsid w:val="000E6A44"/>
    <w:pPr>
      <w:spacing w:before="400" w:after="40" w:line="360" w:lineRule="auto"/>
      <w:jc w:val="center"/>
    </w:pPr>
    <w:rPr>
      <w:b/>
      <w:color w:val="244061" w:themeColor="accent1" w:themeShade="80"/>
      <w:sz w:val="24"/>
      <w:szCs w:val="36"/>
    </w:rPr>
  </w:style>
  <w:style w:type="character" w:customStyle="1" w:styleId="rayhan1Char">
    <w:name w:val="rayhan1 Char"/>
    <w:basedOn w:val="Heading1Char"/>
    <w:link w:val="rayhan1"/>
    <w:rsid w:val="000E6A44"/>
    <w:rPr>
      <w:rFonts w:asciiTheme="majorHAnsi" w:eastAsiaTheme="majorEastAsia" w:hAnsiTheme="majorHAnsi" w:cstheme="majorBidi"/>
      <w:b/>
      <w:noProof/>
      <w:color w:val="244061" w:themeColor="accent1" w:themeShade="80"/>
      <w:sz w:val="24"/>
      <w:szCs w:val="36"/>
    </w:rPr>
  </w:style>
  <w:style w:type="paragraph" w:styleId="FootnoteText">
    <w:name w:val="footnote text"/>
    <w:basedOn w:val="Normal"/>
    <w:link w:val="FootnoteTextChar"/>
    <w:uiPriority w:val="99"/>
    <w:semiHidden/>
    <w:unhideWhenUsed/>
    <w:rsid w:val="000E6A44"/>
    <w:pPr>
      <w:spacing w:after="0" w:line="240" w:lineRule="auto"/>
    </w:pPr>
    <w:rPr>
      <w:rFonts w:eastAsiaTheme="minorEastAsia"/>
      <w:noProof w:val="0"/>
      <w:sz w:val="20"/>
      <w:szCs w:val="20"/>
    </w:rPr>
  </w:style>
  <w:style w:type="character" w:customStyle="1" w:styleId="FootnoteTextChar">
    <w:name w:val="Footnote Text Char"/>
    <w:basedOn w:val="DefaultParagraphFont"/>
    <w:link w:val="FootnoteText"/>
    <w:uiPriority w:val="99"/>
    <w:semiHidden/>
    <w:rsid w:val="000E6A44"/>
    <w:rPr>
      <w:rFonts w:eastAsiaTheme="minorEastAsia"/>
      <w:sz w:val="20"/>
      <w:szCs w:val="20"/>
    </w:rPr>
  </w:style>
  <w:style w:type="character" w:styleId="FootnoteReference">
    <w:name w:val="footnote reference"/>
    <w:basedOn w:val="DefaultParagraphFont"/>
    <w:uiPriority w:val="99"/>
    <w:semiHidden/>
    <w:unhideWhenUsed/>
    <w:rsid w:val="000E6A44"/>
    <w:rPr>
      <w:vertAlign w:val="superscript"/>
    </w:rPr>
  </w:style>
  <w:style w:type="paragraph" w:customStyle="1" w:styleId="proposal2">
    <w:name w:val="proposal 2"/>
    <w:basedOn w:val="Heading2"/>
    <w:next w:val="Heading2"/>
    <w:link w:val="proposal2Char0"/>
    <w:rsid w:val="000E6A44"/>
    <w:pPr>
      <w:numPr>
        <w:numId w:val="2"/>
      </w:numPr>
      <w:spacing w:before="40" w:line="360" w:lineRule="auto"/>
      <w:jc w:val="both"/>
    </w:pPr>
    <w:rPr>
      <w:rFonts w:ascii="Times New Roman" w:hAnsi="Times New Roman" w:cs="Times New Roman"/>
      <w:b w:val="0"/>
      <w:bCs w:val="0"/>
      <w:color w:val="000000" w:themeColor="text1"/>
      <w:sz w:val="24"/>
      <w:szCs w:val="32"/>
    </w:rPr>
  </w:style>
  <w:style w:type="character" w:customStyle="1" w:styleId="proposal2Char0">
    <w:name w:val="proposal 2 Char"/>
    <w:basedOn w:val="Heading2Char"/>
    <w:link w:val="proposal2"/>
    <w:rsid w:val="000E6A44"/>
    <w:rPr>
      <w:rFonts w:ascii="Times New Roman" w:eastAsiaTheme="majorEastAsia" w:hAnsi="Times New Roman" w:cs="Times New Roman"/>
      <w:b w:val="0"/>
      <w:bCs w:val="0"/>
      <w:noProof/>
      <w:color w:val="000000" w:themeColor="text1"/>
      <w:sz w:val="24"/>
      <w:szCs w:val="32"/>
    </w:rPr>
  </w:style>
  <w:style w:type="paragraph" w:customStyle="1" w:styleId="proposal3">
    <w:name w:val="proposal 3"/>
    <w:basedOn w:val="Heading3"/>
    <w:next w:val="Heading3"/>
    <w:link w:val="proposal3Char"/>
    <w:rsid w:val="000E6A44"/>
    <w:pPr>
      <w:numPr>
        <w:numId w:val="8"/>
      </w:numPr>
      <w:spacing w:line="360" w:lineRule="auto"/>
      <w:ind w:left="709" w:hanging="567"/>
      <w:jc w:val="both"/>
    </w:pPr>
    <w:rPr>
      <w:rFonts w:ascii="Times New Roman" w:hAnsi="Times New Roman" w:cs="Times New Roman"/>
      <w:b/>
      <w:color w:val="000000" w:themeColor="text1"/>
      <w:sz w:val="24"/>
    </w:rPr>
  </w:style>
  <w:style w:type="character" w:customStyle="1" w:styleId="proposal3Char">
    <w:name w:val="proposal 3 Char"/>
    <w:basedOn w:val="Heading3Char"/>
    <w:link w:val="proposal3"/>
    <w:rsid w:val="000E6A44"/>
    <w:rPr>
      <w:rFonts w:ascii="Times New Roman" w:eastAsiaTheme="majorEastAsia" w:hAnsi="Times New Roman" w:cs="Times New Roman"/>
      <w:b/>
      <w:color w:val="000000" w:themeColor="text1"/>
      <w:sz w:val="24"/>
      <w:szCs w:val="28"/>
    </w:rPr>
  </w:style>
  <w:style w:type="paragraph" w:customStyle="1" w:styleId="Tabel1">
    <w:name w:val="Tabel 1"/>
    <w:basedOn w:val="ListParagraph"/>
    <w:link w:val="Tabel1Char"/>
    <w:rsid w:val="000E6A44"/>
    <w:pPr>
      <w:spacing w:before="240" w:after="160" w:line="360" w:lineRule="auto"/>
      <w:ind w:left="426"/>
      <w:jc w:val="center"/>
    </w:pPr>
    <w:rPr>
      <w:rFonts w:ascii="Times New Roman" w:eastAsiaTheme="minorEastAsia" w:hAnsi="Times New Roman" w:cs="Times New Roman"/>
      <w:b/>
      <w:noProof w:val="0"/>
      <w:color w:val="000000" w:themeColor="text1"/>
      <w:sz w:val="24"/>
      <w:szCs w:val="30"/>
      <w:shd w:val="clear" w:color="auto" w:fill="FFFFFF"/>
    </w:rPr>
  </w:style>
  <w:style w:type="character" w:customStyle="1" w:styleId="Tabel1Char">
    <w:name w:val="Tabel 1 Char"/>
    <w:basedOn w:val="DefaultParagraphFont"/>
    <w:link w:val="Tabel1"/>
    <w:rsid w:val="000E6A44"/>
    <w:rPr>
      <w:rFonts w:ascii="Times New Roman" w:eastAsiaTheme="minorEastAsia" w:hAnsi="Times New Roman" w:cs="Times New Roman"/>
      <w:b/>
      <w:color w:val="000000" w:themeColor="text1"/>
      <w:sz w:val="24"/>
      <w:szCs w:val="30"/>
    </w:rPr>
  </w:style>
  <w:style w:type="paragraph" w:customStyle="1" w:styleId="Gambar1">
    <w:name w:val="Gambar 1"/>
    <w:basedOn w:val="Caption"/>
    <w:link w:val="Gambar1Char"/>
    <w:rsid w:val="000E6A44"/>
    <w:pPr>
      <w:spacing w:after="160"/>
      <w:jc w:val="center"/>
    </w:pPr>
    <w:rPr>
      <w:rFonts w:ascii="Times New Roman" w:eastAsiaTheme="minorEastAsia" w:hAnsi="Times New Roman" w:cs="Times New Roman"/>
      <w:color w:val="000000" w:themeColor="text1"/>
      <w:sz w:val="24"/>
    </w:rPr>
  </w:style>
  <w:style w:type="character" w:customStyle="1" w:styleId="CaptionChar">
    <w:name w:val="Caption Char"/>
    <w:basedOn w:val="DefaultParagraphFont"/>
    <w:link w:val="Caption"/>
    <w:uiPriority w:val="35"/>
    <w:rsid w:val="000E6A44"/>
    <w:rPr>
      <w:i/>
      <w:iCs/>
      <w:noProof/>
      <w:color w:val="1F497D" w:themeColor="text2"/>
      <w:sz w:val="18"/>
      <w:szCs w:val="18"/>
    </w:rPr>
  </w:style>
  <w:style w:type="character" w:customStyle="1" w:styleId="Gambar1Char">
    <w:name w:val="Gambar 1 Char"/>
    <w:basedOn w:val="CaptionChar"/>
    <w:link w:val="Gambar1"/>
    <w:rsid w:val="000E6A44"/>
    <w:rPr>
      <w:rFonts w:ascii="Times New Roman" w:eastAsiaTheme="minorEastAsia" w:hAnsi="Times New Roman" w:cs="Times New Roman"/>
      <w:i/>
      <w:iCs/>
      <w:noProof/>
      <w:color w:val="000000" w:themeColor="text1"/>
      <w:sz w:val="24"/>
      <w:szCs w:val="18"/>
    </w:rPr>
  </w:style>
  <w:style w:type="character" w:styleId="Strong">
    <w:name w:val="Strong"/>
    <w:basedOn w:val="DefaultParagraphFont"/>
    <w:uiPriority w:val="22"/>
    <w:qFormat/>
    <w:rsid w:val="000E6A44"/>
    <w:rPr>
      <w:b/>
      <w:bCs/>
    </w:rPr>
  </w:style>
  <w:style w:type="character" w:customStyle="1" w:styleId="UnresolvedMention">
    <w:name w:val="Unresolved Mention"/>
    <w:basedOn w:val="DefaultParagraphFont"/>
    <w:uiPriority w:val="99"/>
    <w:semiHidden/>
    <w:unhideWhenUsed/>
    <w:rsid w:val="000E6A44"/>
    <w:rPr>
      <w:color w:val="605E5C"/>
      <w:shd w:val="clear" w:color="auto" w:fill="E1DFDD"/>
    </w:rPr>
  </w:style>
  <w:style w:type="paragraph" w:styleId="Title">
    <w:name w:val="Title"/>
    <w:basedOn w:val="Normal"/>
    <w:next w:val="Normal"/>
    <w:link w:val="TitleChar"/>
    <w:uiPriority w:val="10"/>
    <w:qFormat/>
    <w:rsid w:val="000E6A44"/>
    <w:pPr>
      <w:spacing w:after="0" w:line="204" w:lineRule="auto"/>
      <w:contextualSpacing/>
    </w:pPr>
    <w:rPr>
      <w:rFonts w:asciiTheme="majorHAnsi" w:eastAsiaTheme="majorEastAsia" w:hAnsiTheme="majorHAnsi" w:cstheme="majorBidi"/>
      <w:caps/>
      <w:noProof w:val="0"/>
      <w:color w:val="1F497D" w:themeColor="text2"/>
      <w:spacing w:val="-15"/>
      <w:sz w:val="72"/>
      <w:szCs w:val="72"/>
    </w:rPr>
  </w:style>
  <w:style w:type="character" w:customStyle="1" w:styleId="TitleChar">
    <w:name w:val="Title Char"/>
    <w:basedOn w:val="DefaultParagraphFont"/>
    <w:link w:val="Title"/>
    <w:uiPriority w:val="10"/>
    <w:rsid w:val="000E6A44"/>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0E6A44"/>
    <w:pPr>
      <w:numPr>
        <w:ilvl w:val="1"/>
      </w:numPr>
      <w:spacing w:after="240" w:line="240" w:lineRule="auto"/>
    </w:pPr>
    <w:rPr>
      <w:rFonts w:asciiTheme="majorHAnsi" w:eastAsiaTheme="majorEastAsia" w:hAnsiTheme="majorHAnsi" w:cstheme="majorBidi"/>
      <w:noProof w:val="0"/>
      <w:color w:val="4F81BD" w:themeColor="accent1"/>
      <w:sz w:val="28"/>
      <w:szCs w:val="28"/>
    </w:rPr>
  </w:style>
  <w:style w:type="character" w:customStyle="1" w:styleId="SubtitleChar">
    <w:name w:val="Subtitle Char"/>
    <w:basedOn w:val="DefaultParagraphFont"/>
    <w:link w:val="Subtitle"/>
    <w:uiPriority w:val="11"/>
    <w:rsid w:val="000E6A44"/>
    <w:rPr>
      <w:rFonts w:asciiTheme="majorHAnsi" w:eastAsiaTheme="majorEastAsia" w:hAnsiTheme="majorHAnsi" w:cstheme="majorBidi"/>
      <w:color w:val="4F81BD" w:themeColor="accent1"/>
      <w:sz w:val="28"/>
      <w:szCs w:val="28"/>
    </w:rPr>
  </w:style>
  <w:style w:type="character" w:styleId="Emphasis">
    <w:name w:val="Emphasis"/>
    <w:basedOn w:val="DefaultParagraphFont"/>
    <w:uiPriority w:val="20"/>
    <w:qFormat/>
    <w:rsid w:val="000E6A44"/>
    <w:rPr>
      <w:i/>
      <w:iCs/>
    </w:rPr>
  </w:style>
  <w:style w:type="paragraph" w:styleId="NoSpacing">
    <w:name w:val="No Spacing"/>
    <w:uiPriority w:val="1"/>
    <w:qFormat/>
    <w:rsid w:val="000E6A44"/>
    <w:pPr>
      <w:spacing w:after="0" w:line="240" w:lineRule="auto"/>
    </w:pPr>
    <w:rPr>
      <w:rFonts w:eastAsiaTheme="minorEastAsia"/>
    </w:rPr>
  </w:style>
  <w:style w:type="paragraph" w:styleId="Quote">
    <w:name w:val="Quote"/>
    <w:basedOn w:val="Normal"/>
    <w:next w:val="Normal"/>
    <w:link w:val="QuoteChar"/>
    <w:uiPriority w:val="29"/>
    <w:qFormat/>
    <w:rsid w:val="000E6A44"/>
    <w:pPr>
      <w:spacing w:before="120" w:after="120" w:line="259" w:lineRule="auto"/>
      <w:ind w:left="720"/>
    </w:pPr>
    <w:rPr>
      <w:rFonts w:eastAsiaTheme="minorEastAsia"/>
      <w:noProof w:val="0"/>
      <w:color w:val="1F497D" w:themeColor="text2"/>
      <w:sz w:val="24"/>
      <w:szCs w:val="24"/>
    </w:rPr>
  </w:style>
  <w:style w:type="character" w:customStyle="1" w:styleId="QuoteChar">
    <w:name w:val="Quote Char"/>
    <w:basedOn w:val="DefaultParagraphFont"/>
    <w:link w:val="Quote"/>
    <w:uiPriority w:val="29"/>
    <w:rsid w:val="000E6A44"/>
    <w:rPr>
      <w:rFonts w:eastAsiaTheme="minorEastAsia"/>
      <w:color w:val="1F497D" w:themeColor="text2"/>
      <w:sz w:val="24"/>
      <w:szCs w:val="24"/>
    </w:rPr>
  </w:style>
  <w:style w:type="paragraph" w:styleId="IntenseQuote">
    <w:name w:val="Intense Quote"/>
    <w:basedOn w:val="Normal"/>
    <w:next w:val="Normal"/>
    <w:link w:val="IntenseQuoteChar"/>
    <w:uiPriority w:val="30"/>
    <w:qFormat/>
    <w:rsid w:val="000E6A44"/>
    <w:pPr>
      <w:spacing w:before="100" w:beforeAutospacing="1" w:after="240" w:line="240" w:lineRule="auto"/>
      <w:ind w:left="720"/>
      <w:jc w:val="center"/>
    </w:pPr>
    <w:rPr>
      <w:rFonts w:asciiTheme="majorHAnsi" w:eastAsiaTheme="majorEastAsia" w:hAnsiTheme="majorHAnsi" w:cstheme="majorBidi"/>
      <w:noProof w:val="0"/>
      <w:color w:val="1F497D" w:themeColor="text2"/>
      <w:spacing w:val="-6"/>
      <w:sz w:val="32"/>
      <w:szCs w:val="32"/>
    </w:rPr>
  </w:style>
  <w:style w:type="character" w:customStyle="1" w:styleId="IntenseQuoteChar">
    <w:name w:val="Intense Quote Char"/>
    <w:basedOn w:val="DefaultParagraphFont"/>
    <w:link w:val="IntenseQuote"/>
    <w:uiPriority w:val="30"/>
    <w:rsid w:val="000E6A44"/>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0E6A44"/>
    <w:rPr>
      <w:i/>
      <w:iCs/>
      <w:color w:val="595959" w:themeColor="text1" w:themeTint="A6"/>
    </w:rPr>
  </w:style>
  <w:style w:type="character" w:styleId="IntenseEmphasis">
    <w:name w:val="Intense Emphasis"/>
    <w:basedOn w:val="DefaultParagraphFont"/>
    <w:uiPriority w:val="21"/>
    <w:qFormat/>
    <w:rsid w:val="000E6A44"/>
    <w:rPr>
      <w:b/>
      <w:bCs/>
      <w:i/>
      <w:iCs/>
    </w:rPr>
  </w:style>
  <w:style w:type="character" w:styleId="SubtleReference">
    <w:name w:val="Subtle Reference"/>
    <w:basedOn w:val="DefaultParagraphFont"/>
    <w:uiPriority w:val="31"/>
    <w:qFormat/>
    <w:rsid w:val="000E6A4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E6A44"/>
    <w:rPr>
      <w:b/>
      <w:bCs/>
      <w:smallCaps/>
      <w:color w:val="1F497D" w:themeColor="text2"/>
      <w:u w:val="single"/>
    </w:rPr>
  </w:style>
  <w:style w:type="character" w:styleId="BookTitle">
    <w:name w:val="Book Title"/>
    <w:basedOn w:val="DefaultParagraphFont"/>
    <w:uiPriority w:val="33"/>
    <w:qFormat/>
    <w:rsid w:val="000E6A44"/>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2586</Words>
  <Characters>128746</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5T04:45:00Z</dcterms:created>
  <dcterms:modified xsi:type="dcterms:W3CDTF">2026-01-15T04:45:00Z</dcterms:modified>
</cp:coreProperties>
</file>